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3709" w:rsidRPr="00A10BB2" w:rsidRDefault="005F3499" w:rsidP="005F3499">
      <w:pPr>
        <w:jc w:val="center"/>
        <w:rPr>
          <w:rFonts w:asciiTheme="majorBidi" w:hAnsiTheme="majorBidi" w:cstheme="majorBidi"/>
          <w:b/>
          <w:bCs/>
          <w:sz w:val="36"/>
          <w:szCs w:val="36"/>
        </w:rPr>
      </w:pPr>
      <w:r w:rsidRPr="00A10BB2">
        <w:rPr>
          <w:rFonts w:asciiTheme="majorBidi" w:hAnsiTheme="majorBidi" w:cstheme="majorBidi"/>
          <w:b/>
          <w:bCs/>
          <w:sz w:val="36"/>
          <w:szCs w:val="36"/>
        </w:rPr>
        <w:t>DREAM-BASED CLASSIFICATION OF DRIVER BEHAVIOURAL PATTERNS IN NIGERIAN ROAD TRAFFIC ACCIDENTS</w:t>
      </w:r>
    </w:p>
    <w:p w:rsidR="008F1BE4" w:rsidRPr="00A10BB2" w:rsidRDefault="005F3499" w:rsidP="005F3499">
      <w:pPr>
        <w:jc w:val="center"/>
        <w:rPr>
          <w:rFonts w:asciiTheme="majorBidi" w:hAnsiTheme="majorBidi" w:cstheme="majorBidi"/>
          <w:b/>
          <w:bCs/>
          <w:sz w:val="24"/>
          <w:szCs w:val="24"/>
        </w:rPr>
      </w:pPr>
      <w:r w:rsidRPr="00A10BB2">
        <w:rPr>
          <w:rFonts w:asciiTheme="majorBidi" w:hAnsiTheme="majorBidi" w:cstheme="majorBidi"/>
          <w:b/>
          <w:bCs/>
          <w:sz w:val="24"/>
          <w:szCs w:val="24"/>
        </w:rPr>
        <w:t>Aliyu Ahmad</w:t>
      </w:r>
      <w:r w:rsidRPr="00A10BB2">
        <w:rPr>
          <w:rFonts w:asciiTheme="majorBidi" w:hAnsiTheme="majorBidi" w:cstheme="majorBidi"/>
          <w:b/>
          <w:bCs/>
          <w:sz w:val="24"/>
          <w:szCs w:val="24"/>
          <w:vertAlign w:val="superscript"/>
        </w:rPr>
        <w:t>1*</w:t>
      </w:r>
      <w:r w:rsidRPr="00A10BB2">
        <w:rPr>
          <w:rFonts w:asciiTheme="majorBidi" w:hAnsiTheme="majorBidi" w:cstheme="majorBidi"/>
          <w:b/>
          <w:bCs/>
          <w:sz w:val="24"/>
          <w:szCs w:val="24"/>
        </w:rPr>
        <w:t xml:space="preserve">, </w:t>
      </w:r>
      <w:proofErr w:type="spellStart"/>
      <w:r w:rsidRPr="00A10BB2">
        <w:rPr>
          <w:rFonts w:asciiTheme="majorBidi" w:hAnsiTheme="majorBidi" w:cstheme="majorBidi"/>
          <w:b/>
          <w:bCs/>
          <w:sz w:val="24"/>
          <w:szCs w:val="24"/>
        </w:rPr>
        <w:t>Abdullahi</w:t>
      </w:r>
      <w:proofErr w:type="spellEnd"/>
      <w:r w:rsidRPr="00A10BB2">
        <w:rPr>
          <w:rFonts w:asciiTheme="majorBidi" w:hAnsiTheme="majorBidi" w:cstheme="majorBidi"/>
          <w:b/>
          <w:bCs/>
          <w:sz w:val="24"/>
          <w:szCs w:val="24"/>
        </w:rPr>
        <w:t xml:space="preserve"> Sulaiman</w:t>
      </w:r>
      <w:r w:rsidRPr="00A10BB2">
        <w:rPr>
          <w:rFonts w:asciiTheme="majorBidi" w:hAnsiTheme="majorBidi" w:cstheme="majorBidi"/>
          <w:b/>
          <w:bCs/>
          <w:sz w:val="24"/>
          <w:szCs w:val="24"/>
          <w:vertAlign w:val="superscript"/>
        </w:rPr>
        <w:t>1</w:t>
      </w:r>
      <w:r w:rsidRPr="00A10BB2">
        <w:rPr>
          <w:rFonts w:asciiTheme="majorBidi" w:hAnsiTheme="majorBidi" w:cstheme="majorBidi"/>
          <w:b/>
          <w:bCs/>
          <w:sz w:val="24"/>
          <w:szCs w:val="24"/>
        </w:rPr>
        <w:t xml:space="preserve">, </w:t>
      </w:r>
      <w:proofErr w:type="spellStart"/>
      <w:r w:rsidRPr="00A10BB2">
        <w:rPr>
          <w:rFonts w:asciiTheme="majorBidi" w:hAnsiTheme="majorBidi" w:cstheme="majorBidi"/>
          <w:b/>
          <w:bCs/>
          <w:sz w:val="24"/>
          <w:szCs w:val="24"/>
        </w:rPr>
        <w:t>Audu</w:t>
      </w:r>
      <w:proofErr w:type="spellEnd"/>
      <w:r w:rsidRPr="00A10BB2">
        <w:rPr>
          <w:rFonts w:asciiTheme="majorBidi" w:hAnsiTheme="majorBidi" w:cstheme="majorBidi"/>
          <w:b/>
          <w:bCs/>
          <w:sz w:val="24"/>
          <w:szCs w:val="24"/>
        </w:rPr>
        <w:t xml:space="preserve"> Isaac</w:t>
      </w:r>
      <w:r w:rsidRPr="00A10BB2">
        <w:rPr>
          <w:rFonts w:asciiTheme="majorBidi" w:hAnsiTheme="majorBidi" w:cstheme="majorBidi"/>
          <w:b/>
          <w:bCs/>
          <w:sz w:val="24"/>
          <w:szCs w:val="24"/>
          <w:vertAlign w:val="superscript"/>
        </w:rPr>
        <w:t>1</w:t>
      </w:r>
      <w:r w:rsidRPr="00A10BB2">
        <w:rPr>
          <w:rFonts w:asciiTheme="majorBidi" w:hAnsiTheme="majorBidi" w:cstheme="majorBidi"/>
          <w:b/>
          <w:bCs/>
          <w:sz w:val="24"/>
          <w:szCs w:val="24"/>
        </w:rPr>
        <w:t xml:space="preserve">, </w:t>
      </w:r>
      <w:proofErr w:type="spellStart"/>
      <w:r w:rsidRPr="00A10BB2">
        <w:rPr>
          <w:rFonts w:asciiTheme="majorBidi" w:hAnsiTheme="majorBidi" w:cstheme="majorBidi"/>
          <w:b/>
          <w:bCs/>
          <w:sz w:val="24"/>
          <w:szCs w:val="24"/>
        </w:rPr>
        <w:t>Abubakar</w:t>
      </w:r>
      <w:proofErr w:type="spellEnd"/>
      <w:r w:rsidRPr="00A10BB2">
        <w:rPr>
          <w:rFonts w:asciiTheme="majorBidi" w:hAnsiTheme="majorBidi" w:cstheme="majorBidi"/>
          <w:b/>
          <w:bCs/>
          <w:sz w:val="24"/>
          <w:szCs w:val="24"/>
        </w:rPr>
        <w:t xml:space="preserve"> </w:t>
      </w:r>
      <w:proofErr w:type="spellStart"/>
      <w:r w:rsidRPr="00A10BB2">
        <w:rPr>
          <w:rFonts w:asciiTheme="majorBidi" w:hAnsiTheme="majorBidi" w:cstheme="majorBidi"/>
          <w:b/>
          <w:bCs/>
          <w:sz w:val="24"/>
          <w:szCs w:val="24"/>
        </w:rPr>
        <w:t>Bala</w:t>
      </w:r>
      <w:proofErr w:type="spellEnd"/>
      <w:r w:rsidRPr="00A10BB2">
        <w:rPr>
          <w:rFonts w:asciiTheme="majorBidi" w:hAnsiTheme="majorBidi" w:cstheme="majorBidi"/>
          <w:b/>
          <w:bCs/>
          <w:sz w:val="24"/>
          <w:szCs w:val="24"/>
        </w:rPr>
        <w:t xml:space="preserve"> Abdullahi</w:t>
      </w:r>
      <w:r w:rsidRPr="00A10BB2">
        <w:rPr>
          <w:rFonts w:asciiTheme="majorBidi" w:hAnsiTheme="majorBidi" w:cstheme="majorBidi"/>
          <w:b/>
          <w:bCs/>
          <w:sz w:val="24"/>
          <w:szCs w:val="24"/>
          <w:vertAlign w:val="superscript"/>
        </w:rPr>
        <w:t>1</w:t>
      </w:r>
      <w:r w:rsidRPr="00A10BB2">
        <w:rPr>
          <w:rFonts w:asciiTheme="majorBidi" w:hAnsiTheme="majorBidi" w:cstheme="majorBidi"/>
          <w:b/>
          <w:bCs/>
          <w:sz w:val="24"/>
          <w:szCs w:val="24"/>
        </w:rPr>
        <w:t xml:space="preserve">, </w:t>
      </w:r>
      <w:bookmarkStart w:id="0" w:name="_GoBack"/>
      <w:r w:rsidRPr="00A10BB2">
        <w:rPr>
          <w:rFonts w:asciiTheme="majorBidi" w:hAnsiTheme="majorBidi" w:cstheme="majorBidi"/>
          <w:b/>
          <w:bCs/>
          <w:sz w:val="24"/>
          <w:szCs w:val="24"/>
        </w:rPr>
        <w:t xml:space="preserve">Ibrahim </w:t>
      </w:r>
      <w:proofErr w:type="spellStart"/>
      <w:r w:rsidRPr="00A10BB2">
        <w:rPr>
          <w:rFonts w:asciiTheme="majorBidi" w:hAnsiTheme="majorBidi" w:cstheme="majorBidi"/>
          <w:b/>
          <w:bCs/>
          <w:sz w:val="24"/>
          <w:szCs w:val="24"/>
        </w:rPr>
        <w:t>Abdulhafeez</w:t>
      </w:r>
      <w:proofErr w:type="spellEnd"/>
      <w:r w:rsidRPr="00A10BB2">
        <w:rPr>
          <w:rFonts w:asciiTheme="majorBidi" w:hAnsiTheme="majorBidi" w:cstheme="majorBidi"/>
          <w:b/>
          <w:bCs/>
          <w:sz w:val="24"/>
          <w:szCs w:val="24"/>
        </w:rPr>
        <w:t xml:space="preserve"> Bello</w:t>
      </w:r>
      <w:r w:rsidRPr="00A10BB2">
        <w:rPr>
          <w:rFonts w:asciiTheme="majorBidi" w:hAnsiTheme="majorBidi" w:cstheme="majorBidi"/>
          <w:b/>
          <w:bCs/>
          <w:sz w:val="24"/>
          <w:szCs w:val="24"/>
          <w:vertAlign w:val="superscript"/>
        </w:rPr>
        <w:t>2</w:t>
      </w:r>
      <w:bookmarkEnd w:id="0"/>
    </w:p>
    <w:p w:rsidR="005F3499" w:rsidRPr="00A10BB2" w:rsidRDefault="00136A96" w:rsidP="005F3499">
      <w:pPr>
        <w:jc w:val="center"/>
        <w:rPr>
          <w:rFonts w:asciiTheme="majorBidi" w:hAnsiTheme="majorBidi" w:cstheme="majorBidi"/>
          <w:b/>
          <w:bCs/>
          <w:sz w:val="24"/>
          <w:szCs w:val="24"/>
        </w:rPr>
      </w:pPr>
      <w:r w:rsidRPr="00A10BB2">
        <w:rPr>
          <w:rFonts w:asciiTheme="majorBidi" w:hAnsiTheme="majorBidi" w:cstheme="majorBidi"/>
          <w:b/>
          <w:bCs/>
          <w:sz w:val="24"/>
          <w:szCs w:val="24"/>
          <w:vertAlign w:val="subscript"/>
        </w:rPr>
        <w:t>1</w:t>
      </w:r>
      <w:r w:rsidR="005F3499" w:rsidRPr="00A10BB2">
        <w:rPr>
          <w:rFonts w:asciiTheme="majorBidi" w:hAnsiTheme="majorBidi" w:cstheme="majorBidi"/>
          <w:b/>
          <w:bCs/>
          <w:sz w:val="24"/>
          <w:szCs w:val="24"/>
        </w:rPr>
        <w:t>Transport Technology Center, Nigerian Institute of Transport Technology, Zaria, Nigeria</w:t>
      </w:r>
    </w:p>
    <w:p w:rsidR="005F3499" w:rsidRPr="00A10BB2" w:rsidRDefault="00136A96" w:rsidP="005F3499">
      <w:pPr>
        <w:jc w:val="center"/>
        <w:rPr>
          <w:rFonts w:asciiTheme="majorBidi" w:hAnsiTheme="majorBidi" w:cstheme="majorBidi"/>
          <w:b/>
          <w:bCs/>
          <w:sz w:val="24"/>
          <w:szCs w:val="24"/>
        </w:rPr>
      </w:pPr>
      <w:r w:rsidRPr="00A10BB2">
        <w:rPr>
          <w:rFonts w:asciiTheme="majorBidi" w:hAnsiTheme="majorBidi" w:cstheme="majorBidi"/>
          <w:b/>
          <w:bCs/>
          <w:sz w:val="24"/>
          <w:szCs w:val="24"/>
          <w:vertAlign w:val="superscript"/>
        </w:rPr>
        <w:t>2</w:t>
      </w:r>
      <w:r w:rsidR="005F3499" w:rsidRPr="00A10BB2">
        <w:rPr>
          <w:rFonts w:asciiTheme="majorBidi" w:hAnsiTheme="majorBidi" w:cstheme="majorBidi"/>
          <w:b/>
          <w:bCs/>
          <w:sz w:val="24"/>
          <w:szCs w:val="24"/>
        </w:rPr>
        <w:t>Kano Outreach Learning Center, Nigerian Institute of Transport Technology, Kano, Nigeria</w:t>
      </w:r>
    </w:p>
    <w:p w:rsidR="00136A96" w:rsidRPr="00A10BB2" w:rsidRDefault="00136A96" w:rsidP="005F3499">
      <w:pPr>
        <w:jc w:val="center"/>
        <w:rPr>
          <w:rFonts w:asciiTheme="majorBidi" w:hAnsiTheme="majorBidi" w:cstheme="majorBidi"/>
          <w:sz w:val="24"/>
          <w:szCs w:val="24"/>
        </w:rPr>
      </w:pPr>
      <w:r w:rsidRPr="00A10BB2">
        <w:rPr>
          <w:rFonts w:asciiTheme="majorBidi" w:hAnsiTheme="majorBidi" w:cstheme="majorBidi"/>
          <w:sz w:val="24"/>
          <w:szCs w:val="24"/>
        </w:rPr>
        <w:t>*Corresponding Author</w:t>
      </w:r>
      <w:r w:rsidR="00C8068A" w:rsidRPr="00A10BB2">
        <w:rPr>
          <w:rFonts w:asciiTheme="majorBidi" w:hAnsiTheme="majorBidi" w:cstheme="majorBidi"/>
          <w:sz w:val="24"/>
          <w:szCs w:val="24"/>
        </w:rPr>
        <w:t>: Aliyu Ahmad</w:t>
      </w:r>
    </w:p>
    <w:p w:rsidR="005F3499" w:rsidRPr="00A10BB2" w:rsidRDefault="005F3499" w:rsidP="00136A96">
      <w:pPr>
        <w:rPr>
          <w:rFonts w:asciiTheme="majorBidi" w:hAnsiTheme="majorBidi" w:cstheme="majorBidi"/>
        </w:rPr>
      </w:pPr>
    </w:p>
    <w:p w:rsidR="008F1BE4" w:rsidRPr="00A10BB2" w:rsidRDefault="00C8068A" w:rsidP="00A10BB2">
      <w:pPr>
        <w:spacing w:line="240" w:lineRule="auto"/>
        <w:jc w:val="both"/>
        <w:rPr>
          <w:rFonts w:asciiTheme="majorBidi" w:hAnsiTheme="majorBidi" w:cstheme="majorBidi"/>
          <w:b/>
          <w:bCs/>
          <w:sz w:val="28"/>
          <w:szCs w:val="28"/>
        </w:rPr>
      </w:pPr>
      <w:r w:rsidRPr="00A10BB2">
        <w:rPr>
          <w:rFonts w:asciiTheme="majorBidi" w:hAnsiTheme="majorBidi" w:cstheme="majorBidi"/>
          <w:b/>
          <w:bCs/>
          <w:sz w:val="28"/>
          <w:szCs w:val="28"/>
        </w:rPr>
        <w:t>ABSTRACT</w:t>
      </w:r>
    </w:p>
    <w:p w:rsidR="005F3499" w:rsidRPr="00A10BB2" w:rsidRDefault="005F3499" w:rsidP="00A10BB2">
      <w:pPr>
        <w:spacing w:line="240" w:lineRule="auto"/>
        <w:jc w:val="both"/>
        <w:rPr>
          <w:rFonts w:asciiTheme="majorBidi" w:hAnsiTheme="majorBidi" w:cstheme="majorBidi"/>
          <w:sz w:val="24"/>
          <w:szCs w:val="24"/>
        </w:rPr>
      </w:pPr>
      <w:r w:rsidRPr="00A10BB2">
        <w:rPr>
          <w:rFonts w:asciiTheme="majorBidi" w:hAnsiTheme="majorBidi" w:cstheme="majorBidi"/>
          <w:sz w:val="24"/>
          <w:szCs w:val="24"/>
        </w:rPr>
        <w:t xml:space="preserve">Road traffic accidents remain a leading cause of mortality and morbidity in Nigeria, yet structured analysis of the behavioral patterns underlying crash causation is largely absent from the literature. This study applies the Driver Reliability and Error Analysis Method (DREAM) to classify driver behavioral patterns from Nigerian road traffic accident records sourced from three national newspaper outlets. A total of 65 accident records were extracted, spanning </w:t>
      </w:r>
      <w:r w:rsidR="009C35F2" w:rsidRPr="00A10BB2">
        <w:rPr>
          <w:rFonts w:asciiTheme="majorBidi" w:hAnsiTheme="majorBidi" w:cstheme="majorBidi"/>
          <w:sz w:val="24"/>
          <w:szCs w:val="24"/>
        </w:rPr>
        <w:t>all</w:t>
      </w:r>
      <w:r w:rsidRPr="00A10BB2">
        <w:rPr>
          <w:rFonts w:asciiTheme="majorBidi" w:hAnsiTheme="majorBidi" w:cstheme="majorBidi"/>
          <w:sz w:val="24"/>
          <w:szCs w:val="24"/>
        </w:rPr>
        <w:t xml:space="preserve"> geopolitical zones and involving five vehi</w:t>
      </w:r>
      <w:r w:rsidR="009C35F2" w:rsidRPr="00A10BB2">
        <w:rPr>
          <w:rFonts w:asciiTheme="majorBidi" w:hAnsiTheme="majorBidi" w:cstheme="majorBidi"/>
          <w:sz w:val="24"/>
          <w:szCs w:val="24"/>
        </w:rPr>
        <w:t>cle categories: trucks (41.5%), buses (38.5%), cars (</w:t>
      </w:r>
      <w:r w:rsidRPr="00A10BB2">
        <w:rPr>
          <w:rFonts w:asciiTheme="majorBidi" w:hAnsiTheme="majorBidi" w:cstheme="majorBidi"/>
          <w:sz w:val="24"/>
          <w:szCs w:val="24"/>
        </w:rPr>
        <w:t>32.3%),</w:t>
      </w:r>
      <w:r w:rsidR="009C35F2" w:rsidRPr="00A10BB2">
        <w:rPr>
          <w:rFonts w:asciiTheme="majorBidi" w:hAnsiTheme="majorBidi" w:cstheme="majorBidi"/>
          <w:sz w:val="24"/>
          <w:szCs w:val="24"/>
        </w:rPr>
        <w:t xml:space="preserve"> three-wheeled vehicles (</w:t>
      </w:r>
      <w:r w:rsidRPr="00A10BB2">
        <w:rPr>
          <w:rFonts w:asciiTheme="majorBidi" w:hAnsiTheme="majorBidi" w:cstheme="majorBidi"/>
          <w:sz w:val="24"/>
          <w:szCs w:val="24"/>
        </w:rPr>
        <w:t>12.3%), and</w:t>
      </w:r>
      <w:r w:rsidR="009C35F2" w:rsidRPr="00A10BB2">
        <w:rPr>
          <w:rFonts w:asciiTheme="majorBidi" w:hAnsiTheme="majorBidi" w:cstheme="majorBidi"/>
          <w:sz w:val="24"/>
          <w:szCs w:val="24"/>
        </w:rPr>
        <w:t xml:space="preserve"> two-wheeled vehicles (</w:t>
      </w:r>
      <w:r w:rsidRPr="00A10BB2">
        <w:rPr>
          <w:rFonts w:asciiTheme="majorBidi" w:hAnsiTheme="majorBidi" w:cstheme="majorBidi"/>
          <w:sz w:val="24"/>
          <w:szCs w:val="24"/>
        </w:rPr>
        <w:t xml:space="preserve">3.1%). Each record was independently coded by two analysts using the DREAM taxonomy, identifying the observable driver </w:t>
      </w:r>
      <w:r w:rsidR="009C35F2" w:rsidRPr="00A10BB2">
        <w:rPr>
          <w:rFonts w:asciiTheme="majorBidi" w:hAnsiTheme="majorBidi" w:cstheme="majorBidi"/>
          <w:sz w:val="24"/>
          <w:szCs w:val="24"/>
        </w:rPr>
        <w:t xml:space="preserve">critical events </w:t>
      </w:r>
      <w:r w:rsidRPr="00A10BB2">
        <w:rPr>
          <w:rFonts w:asciiTheme="majorBidi" w:hAnsiTheme="majorBidi" w:cstheme="majorBidi"/>
          <w:sz w:val="24"/>
          <w:szCs w:val="24"/>
        </w:rPr>
        <w:t xml:space="preserve">and its underlying causal </w:t>
      </w:r>
      <w:r w:rsidR="009C35F2" w:rsidRPr="00A10BB2">
        <w:rPr>
          <w:rFonts w:asciiTheme="majorBidi" w:hAnsiTheme="majorBidi" w:cstheme="majorBidi"/>
          <w:sz w:val="24"/>
          <w:szCs w:val="24"/>
        </w:rPr>
        <w:t>behavioral</w:t>
      </w:r>
      <w:r w:rsidRPr="00A10BB2">
        <w:rPr>
          <w:rFonts w:asciiTheme="majorBidi" w:hAnsiTheme="majorBidi" w:cstheme="majorBidi"/>
          <w:sz w:val="24"/>
          <w:szCs w:val="24"/>
        </w:rPr>
        <w:t xml:space="preserve"> and situational contributors. Cumulative DREAM charts were constructed for each </w:t>
      </w:r>
      <w:r w:rsidR="009C35F2" w:rsidRPr="00A10BB2">
        <w:rPr>
          <w:rFonts w:asciiTheme="majorBidi" w:hAnsiTheme="majorBidi" w:cstheme="majorBidi"/>
          <w:sz w:val="24"/>
          <w:szCs w:val="24"/>
        </w:rPr>
        <w:t>critical event</w:t>
      </w:r>
      <w:r w:rsidRPr="00A10BB2">
        <w:rPr>
          <w:rFonts w:asciiTheme="majorBidi" w:hAnsiTheme="majorBidi" w:cstheme="majorBidi"/>
          <w:sz w:val="24"/>
          <w:szCs w:val="24"/>
        </w:rPr>
        <w:t xml:space="preserve"> by accumulating causal pathways across the dataset. </w:t>
      </w:r>
      <w:r w:rsidR="009C35F2" w:rsidRPr="00A10BB2">
        <w:rPr>
          <w:rFonts w:asciiTheme="majorBidi" w:hAnsiTheme="majorBidi" w:cstheme="majorBidi"/>
          <w:sz w:val="24"/>
          <w:szCs w:val="24"/>
        </w:rPr>
        <w:t>Too High Speed</w:t>
      </w:r>
      <w:r w:rsidRPr="00A10BB2">
        <w:rPr>
          <w:rFonts w:asciiTheme="majorBidi" w:hAnsiTheme="majorBidi" w:cstheme="majorBidi"/>
          <w:sz w:val="24"/>
          <w:szCs w:val="24"/>
        </w:rPr>
        <w:t xml:space="preserve"> was the most prevalent, ac</w:t>
      </w:r>
      <w:r w:rsidR="009C35F2" w:rsidRPr="00A10BB2">
        <w:rPr>
          <w:rFonts w:asciiTheme="majorBidi" w:hAnsiTheme="majorBidi" w:cstheme="majorBidi"/>
          <w:sz w:val="24"/>
          <w:szCs w:val="24"/>
        </w:rPr>
        <w:t xml:space="preserve">counting for 41.5% of records, followed by </w:t>
      </w:r>
      <w:r w:rsidRPr="00A10BB2">
        <w:rPr>
          <w:rFonts w:asciiTheme="majorBidi" w:hAnsiTheme="majorBidi" w:cstheme="majorBidi"/>
          <w:sz w:val="24"/>
          <w:szCs w:val="24"/>
        </w:rPr>
        <w:t>In</w:t>
      </w:r>
      <w:r w:rsidR="009C35F2" w:rsidRPr="00A10BB2">
        <w:rPr>
          <w:rFonts w:asciiTheme="majorBidi" w:hAnsiTheme="majorBidi" w:cstheme="majorBidi"/>
          <w:sz w:val="24"/>
          <w:szCs w:val="24"/>
        </w:rPr>
        <w:t>sufficient Force, 20.0%; Wrong Direction, 18.5%; No Action, 15.4% and Too Late Action 4.6%</w:t>
      </w:r>
      <w:r w:rsidRPr="00A10BB2">
        <w:rPr>
          <w:rFonts w:asciiTheme="majorBidi" w:hAnsiTheme="majorBidi" w:cstheme="majorBidi"/>
          <w:sz w:val="24"/>
          <w:szCs w:val="24"/>
        </w:rPr>
        <w:t>. Across all 65 records, 32 distinct genotype codes were identified. The dominant g</w:t>
      </w:r>
      <w:r w:rsidR="009C35F2" w:rsidRPr="00A10BB2">
        <w:rPr>
          <w:rFonts w:asciiTheme="majorBidi" w:hAnsiTheme="majorBidi" w:cstheme="majorBidi"/>
          <w:sz w:val="24"/>
          <w:szCs w:val="24"/>
        </w:rPr>
        <w:t xml:space="preserve">enotypes were </w:t>
      </w:r>
      <w:r w:rsidRPr="00A10BB2">
        <w:rPr>
          <w:rFonts w:asciiTheme="majorBidi" w:hAnsiTheme="majorBidi" w:cstheme="majorBidi"/>
          <w:sz w:val="24"/>
          <w:szCs w:val="24"/>
        </w:rPr>
        <w:t>M</w:t>
      </w:r>
      <w:r w:rsidR="009C35F2" w:rsidRPr="00A10BB2">
        <w:rPr>
          <w:rFonts w:asciiTheme="majorBidi" w:hAnsiTheme="majorBidi" w:cstheme="majorBidi"/>
          <w:sz w:val="24"/>
          <w:szCs w:val="24"/>
        </w:rPr>
        <w:t xml:space="preserve">isjudgment of situation, n = 27; </w:t>
      </w:r>
      <w:proofErr w:type="gramStart"/>
      <w:r w:rsidRPr="00A10BB2">
        <w:rPr>
          <w:rFonts w:asciiTheme="majorBidi" w:hAnsiTheme="majorBidi" w:cstheme="majorBidi"/>
          <w:sz w:val="24"/>
          <w:szCs w:val="24"/>
        </w:rPr>
        <w:t>Habi</w:t>
      </w:r>
      <w:r w:rsidR="009C35F2" w:rsidRPr="00A10BB2">
        <w:rPr>
          <w:rFonts w:asciiTheme="majorBidi" w:hAnsiTheme="majorBidi" w:cstheme="majorBidi"/>
          <w:sz w:val="24"/>
          <w:szCs w:val="24"/>
        </w:rPr>
        <w:t>tually</w:t>
      </w:r>
      <w:proofErr w:type="gramEnd"/>
      <w:r w:rsidR="009C35F2" w:rsidRPr="00A10BB2">
        <w:rPr>
          <w:rFonts w:asciiTheme="majorBidi" w:hAnsiTheme="majorBidi" w:cstheme="majorBidi"/>
          <w:sz w:val="24"/>
          <w:szCs w:val="24"/>
        </w:rPr>
        <w:t xml:space="preserve"> stretching rules, n = 26; Equipment failure, n = 25; and </w:t>
      </w:r>
      <w:r w:rsidRPr="00A10BB2">
        <w:rPr>
          <w:rFonts w:asciiTheme="majorBidi" w:hAnsiTheme="majorBidi" w:cstheme="majorBidi"/>
          <w:sz w:val="24"/>
          <w:szCs w:val="24"/>
        </w:rPr>
        <w:t>Inadequ</w:t>
      </w:r>
      <w:r w:rsidR="009C35F2" w:rsidRPr="00A10BB2">
        <w:rPr>
          <w:rFonts w:asciiTheme="majorBidi" w:hAnsiTheme="majorBidi" w:cstheme="majorBidi"/>
          <w:sz w:val="24"/>
          <w:szCs w:val="24"/>
        </w:rPr>
        <w:t>ate vehicle maintenance, n = 24. 58.5%</w:t>
      </w:r>
      <w:r w:rsidRPr="00A10BB2">
        <w:rPr>
          <w:rFonts w:asciiTheme="majorBidi" w:hAnsiTheme="majorBidi" w:cstheme="majorBidi"/>
          <w:sz w:val="24"/>
          <w:szCs w:val="24"/>
        </w:rPr>
        <w:t xml:space="preserve"> involved collisions with motorized counterparts and 10 (15.4%) involved non-motorized road users. The findings reveal that Nigerian road crashes are driven by a convergence of deliberate norm violation, cognitive misjudgment, driver skill deficits, and systemic vehicle maintenance failures, providing an evidence base for targeted road safety interventions in Nigeria and comparable low- and middle-income country contexts.</w:t>
      </w:r>
    </w:p>
    <w:p w:rsidR="008F1BE4" w:rsidRPr="00A10BB2" w:rsidRDefault="009C35F2" w:rsidP="00A10BB2">
      <w:pPr>
        <w:spacing w:line="240" w:lineRule="auto"/>
        <w:jc w:val="both"/>
        <w:rPr>
          <w:rFonts w:asciiTheme="majorBidi" w:hAnsiTheme="majorBidi" w:cstheme="majorBidi"/>
          <w:sz w:val="24"/>
          <w:szCs w:val="24"/>
        </w:rPr>
      </w:pPr>
      <w:r w:rsidRPr="00A10BB2">
        <w:rPr>
          <w:rFonts w:asciiTheme="majorBidi" w:hAnsiTheme="majorBidi" w:cstheme="majorBidi"/>
          <w:b/>
          <w:bCs/>
          <w:sz w:val="24"/>
          <w:szCs w:val="24"/>
        </w:rPr>
        <w:t>Keywords:</w:t>
      </w:r>
      <w:r w:rsidRPr="00A10BB2">
        <w:rPr>
          <w:rFonts w:asciiTheme="majorBidi" w:hAnsiTheme="majorBidi" w:cstheme="majorBidi"/>
          <w:sz w:val="24"/>
          <w:szCs w:val="24"/>
        </w:rPr>
        <w:t xml:space="preserve"> driver behavior, road traffic accidents, DREAM methodology, accident phenotypes, Nigeria</w:t>
      </w:r>
    </w:p>
    <w:p w:rsidR="008F1BE4" w:rsidRPr="00A10BB2" w:rsidRDefault="00C8068A" w:rsidP="00A10BB2">
      <w:pPr>
        <w:spacing w:line="240" w:lineRule="auto"/>
        <w:jc w:val="both"/>
        <w:rPr>
          <w:rFonts w:asciiTheme="majorBidi" w:hAnsiTheme="majorBidi" w:cstheme="majorBidi"/>
          <w:b/>
          <w:bCs/>
          <w:sz w:val="28"/>
          <w:szCs w:val="28"/>
        </w:rPr>
      </w:pPr>
      <w:r w:rsidRPr="00A10BB2">
        <w:rPr>
          <w:rFonts w:asciiTheme="majorBidi" w:hAnsiTheme="majorBidi" w:cstheme="majorBidi"/>
          <w:b/>
          <w:bCs/>
          <w:sz w:val="28"/>
          <w:szCs w:val="28"/>
        </w:rPr>
        <w:t>INTRODUCTION</w:t>
      </w:r>
    </w:p>
    <w:p w:rsidR="00BD6FDC" w:rsidRPr="00A10BB2" w:rsidRDefault="00BD6FDC" w:rsidP="00A10BB2">
      <w:pPr>
        <w:spacing w:line="240" w:lineRule="auto"/>
        <w:jc w:val="both"/>
        <w:rPr>
          <w:rFonts w:asciiTheme="majorBidi" w:eastAsia="Times New Roman" w:hAnsiTheme="majorBidi" w:cstheme="majorBidi"/>
          <w:sz w:val="24"/>
          <w:szCs w:val="24"/>
        </w:rPr>
      </w:pPr>
      <w:r w:rsidRPr="00A10BB2">
        <w:rPr>
          <w:rFonts w:asciiTheme="majorBidi" w:eastAsia="Times New Roman" w:hAnsiTheme="majorBidi" w:cstheme="majorBidi"/>
          <w:sz w:val="24"/>
          <w:szCs w:val="24"/>
        </w:rPr>
        <w:t>Road traffic accidents (RTAs) have emerged as one of the most pressing global public health and socio-economic challenges of the twenty-first century, representing a significant cause of premature mortality and disability</w:t>
      </w:r>
      <w:r w:rsidR="00855D40" w:rsidRPr="00A10BB2">
        <w:rPr>
          <w:rFonts w:asciiTheme="majorBidi" w:eastAsia="Times New Roman" w:hAnsiTheme="majorBidi" w:cstheme="majorBidi"/>
          <w:sz w:val="24"/>
          <w:szCs w:val="24"/>
        </w:rPr>
        <w:t xml:space="preserve"> </w:t>
      </w:r>
      <w:r w:rsidR="00855D40" w:rsidRPr="00A10BB2">
        <w:rPr>
          <w:rFonts w:asciiTheme="majorBidi" w:eastAsia="Times New Roman" w:hAnsiTheme="majorBidi" w:cstheme="majorBidi"/>
          <w:sz w:val="24"/>
          <w:szCs w:val="24"/>
        </w:rPr>
        <w:fldChar w:fldCharType="begin"/>
      </w:r>
      <w:r w:rsidR="00855D40" w:rsidRPr="00A10BB2">
        <w:rPr>
          <w:rFonts w:asciiTheme="majorBidi" w:eastAsia="Times New Roman" w:hAnsiTheme="majorBidi" w:cstheme="majorBidi"/>
          <w:sz w:val="24"/>
          <w:szCs w:val="24"/>
        </w:rPr>
        <w:instrText xml:space="preserve"> ADDIN ZOTERO_ITEM CSL_CITATION {"citationID":"0wAtr4mS","properties":{"formattedCitation":"(Ahmed et al., 2023; Omooseti &amp; Akinjobi, 2026)","plainCitation":"(Ahmed et al., 2023; Omooseti &amp; Akinjobi, 2026)","noteIndex":0},"citationItems":[{"id":326,"uris":["http://zotero.org/users/local/mEOMQCLR/items/PZGWKUT7"],"itemData":{"id":326,"type":"article-journal","abstract":"Abstract\n            Across the world, traffic accidents cause major health problems and are of concern to health institutions; nearly 1.35 million people are killed or disabled in traffic accidents every year. In 2019, 93% of road traffic injury‐related mortality occurred in low‐ and middle‐income countries with an estimated burden of 1.3 million deaths. This issue is growing; by 2030, road traffic injuries will be the seventh leading cause of death globally. The present report highlights an overview of road traffic accidents, accidental injuries, and deaths, associated risk factors, important precautions, safety rules, and counteracting management strategies. In modern cultures, road accidents are a major source of death and serious injuries. Road traffic injuries are a substantial yet underserved public health issue around the world that requires immediate attention. To prevent accidents in the long term, it is essential to adopt conservative preventive measures that can minimize collisions and promote a safe road environment.","container-title":"Health Science Reports","DOI":"10.1002/hsr2.1240","ISSN":"2398-8835, 2398-8835","issue":"5","journalAbbreviation":"Health Science Reports","language":"en","page":"e1240","source":"DOI.org (Crossref)","title":"Road traffic accidental injuries and deaths: A neglected global health issue","title-short":"Road traffic accidental injuries and deaths","volume":"6","author":[{"family":"Ahmed","given":"Sirwan K."},{"family":"Mohammed","given":"Mona G."},{"family":"Abdulqadir","given":"Salar O."},{"family":"El‐Kader","given":"Rabab G. Abd"},{"family":"El‐Shall","given":"Nahed A."},{"family":"Chandran","given":"Deepak"},{"family":"Rehman","given":"Mohammad E. Ur"},{"family":"Dhama","given":"Kuldeep"}],"issued":{"date-parts":[["2023",5]]}}},{"id":291,"uris":["http://zotero.org/users/local/mEOMQCLR/items/Z3SAM5H3"],"itemData":{"id":291,"type":"article","abstract":"Abstract\n          This study examines the trends, patterns, and determinants of road accidents in Southwest Nigeria using a dual-level analytical framework that integrates macro-level time series modeling and micro-level categorical analysis. Quarterly accident data from 2014 to 2024 were analyzed to identify long-term trends and seasonal fluctuations, while detailed accident records were assessed to determine the factors associated with accident severity. At the macro level, both Auto-Regressive Integrated Moving Average (ARIMA) and Error–Trend–Seasonal (ETS) models were applied for comparative forecasting, with the ARIMA (2,0,0) model demonstrating superior performance based on lower AIC and error metrics (RMSE, MAE, MAPE). The forecast results project a continuation of elevated accident trends through 2026. At the micro level, Chi-square tests of independence revealed significant associations between accident severity and variables such as driver gender, experience, and collision type, highlighting human and behavioral influences as critical determinants. The combined evidence underscores that accident frequency and severity in the region are shaped more by behavioral factors than environmental conditions. The study concludes with evidence-based policy recommendations emphasizing driver reorientation, seasonal safety enforcement, predictive monitoring, and data-driven road safety planning to mitigate future risks.","DOI":"10.21203/rs.3.rs-8996916/v1","license":"https://creativecommons.org/licenses/by/4.0/","publisher":"In Review","source":"DOI.org (Crossref)","title":"Modeling the Dynamics and Determinants of Road Traffic Accidents in Southwest Nigeria: A Dual-Level Analytical Approach","title-short":"Modeling the Dynamics and Determinants of Road Traffic Accidents in Southwest Nigeria","URL":"https://www.researchsquare.com/article/rs-8996916/v1","author":[{"family":"Omooseti","given":"Thauban Omobolaji"},{"family":"Akinjobi","given":"Sukurat Olabisi"}],"accessed":{"date-parts":[["2026",5,16]]},"issued":{"date-parts":[["2026",3,3]]}}}],"schema":"https://github.com/citation-style-language/schema/raw/master/csl-citation.json"} </w:instrText>
      </w:r>
      <w:r w:rsidR="00855D40" w:rsidRPr="00A10BB2">
        <w:rPr>
          <w:rFonts w:asciiTheme="majorBidi" w:eastAsia="Times New Roman" w:hAnsiTheme="majorBidi" w:cstheme="majorBidi"/>
          <w:sz w:val="24"/>
          <w:szCs w:val="24"/>
        </w:rPr>
        <w:fldChar w:fldCharType="separate"/>
      </w:r>
      <w:r w:rsidR="00855D40" w:rsidRPr="00A10BB2">
        <w:rPr>
          <w:rFonts w:asciiTheme="majorBidi" w:hAnsiTheme="majorBidi" w:cstheme="majorBidi"/>
          <w:sz w:val="24"/>
          <w:szCs w:val="24"/>
        </w:rPr>
        <w:t xml:space="preserve">(Ahmed et al., 2023; </w:t>
      </w:r>
      <w:proofErr w:type="spellStart"/>
      <w:r w:rsidR="00855D40" w:rsidRPr="00A10BB2">
        <w:rPr>
          <w:rFonts w:asciiTheme="majorBidi" w:hAnsiTheme="majorBidi" w:cstheme="majorBidi"/>
          <w:sz w:val="24"/>
          <w:szCs w:val="24"/>
        </w:rPr>
        <w:t>Omooseti</w:t>
      </w:r>
      <w:proofErr w:type="spellEnd"/>
      <w:r w:rsidR="00855D40" w:rsidRPr="00A10BB2">
        <w:rPr>
          <w:rFonts w:asciiTheme="majorBidi" w:hAnsiTheme="majorBidi" w:cstheme="majorBidi"/>
          <w:sz w:val="24"/>
          <w:szCs w:val="24"/>
        </w:rPr>
        <w:t xml:space="preserve"> &amp; </w:t>
      </w:r>
      <w:proofErr w:type="spellStart"/>
      <w:r w:rsidR="00855D40" w:rsidRPr="00A10BB2">
        <w:rPr>
          <w:rFonts w:asciiTheme="majorBidi" w:hAnsiTheme="majorBidi" w:cstheme="majorBidi"/>
          <w:sz w:val="24"/>
          <w:szCs w:val="24"/>
        </w:rPr>
        <w:t>Akinjobi</w:t>
      </w:r>
      <w:proofErr w:type="spellEnd"/>
      <w:r w:rsidR="00855D40" w:rsidRPr="00A10BB2">
        <w:rPr>
          <w:rFonts w:asciiTheme="majorBidi" w:hAnsiTheme="majorBidi" w:cstheme="majorBidi"/>
          <w:sz w:val="24"/>
          <w:szCs w:val="24"/>
        </w:rPr>
        <w:t>, 2026)</w:t>
      </w:r>
      <w:r w:rsidR="00855D40"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 Every year, approximately 1.35 million people die on the world’s roads, with nearly 3,700 deaths occurring daily</w:t>
      </w:r>
      <w:r w:rsidR="00855D40" w:rsidRPr="00A10BB2">
        <w:rPr>
          <w:rFonts w:asciiTheme="majorBidi" w:eastAsia="Times New Roman" w:hAnsiTheme="majorBidi" w:cstheme="majorBidi"/>
          <w:sz w:val="24"/>
          <w:szCs w:val="24"/>
        </w:rPr>
        <w:t xml:space="preserve"> </w:t>
      </w:r>
      <w:r w:rsidR="00855D40" w:rsidRPr="00A10BB2">
        <w:rPr>
          <w:rFonts w:asciiTheme="majorBidi" w:eastAsia="Times New Roman" w:hAnsiTheme="majorBidi" w:cstheme="majorBidi"/>
          <w:sz w:val="24"/>
          <w:szCs w:val="24"/>
        </w:rPr>
        <w:fldChar w:fldCharType="begin"/>
      </w:r>
      <w:r w:rsidR="00855D40" w:rsidRPr="00A10BB2">
        <w:rPr>
          <w:rFonts w:asciiTheme="majorBidi" w:eastAsia="Times New Roman" w:hAnsiTheme="majorBidi" w:cstheme="majorBidi"/>
          <w:sz w:val="24"/>
          <w:szCs w:val="24"/>
        </w:rPr>
        <w:instrText xml:space="preserve"> ADDIN ZOTERO_ITEM CSL_CITATION {"citationID":"RT96pd8k","properties":{"formattedCitation":"(Ahmed et al., 2023; Berhanu et al., 2023)","plainCitation":"(Ahmed et al., 2023; Berhanu et al., 2023)","noteIndex":0},"citationItems":[{"id":326,"uris":["http://zotero.org/users/local/mEOMQCLR/items/PZGWKUT7"],"itemData":{"id":326,"type":"article-journal","abstract":"Abstract\n            Across the world, traffic accidents cause major health problems and are of concern to health institutions; nearly 1.35 million people are killed or disabled in traffic accidents every year. In 2019, 93% of road traffic injury‐related mortality occurred in low‐ and middle‐income countries with an estimated burden of 1.3 million deaths. This issue is growing; by 2030, road traffic injuries will be the seventh leading cause of death globally. The present report highlights an overview of road traffic accidents, accidental injuries, and deaths, associated risk factors, important precautions, safety rules, and counteracting management strategies. In modern cultures, road accidents are a major source of death and serious injuries. Road traffic injuries are a substantial yet underserved public health issue around the world that requires immediate attention. To prevent accidents in the long term, it is essential to adopt conservative preventive measures that can minimize collisions and promote a safe road environment.","container-title":"Health Science Reports","DOI":"10.1002/hsr2.1240","ISSN":"2398-8835, 2398-8835","issue":"5","journalAbbreviation":"Health Science Reports","language":"en","page":"e1240","source":"DOI.org (Crossref)","title":"Road traffic accidental injuries and deaths: A neglected global health issue","title-short":"Road traffic accidental injuries and deaths","volume":"6","author":[{"family":"Ahmed","given":"Sirwan K."},{"family":"Mohammed","given":"Mona G."},{"family":"Abdulqadir","given":"Salar O."},{"family":"El‐Kader","given":"Rabab G. Abd"},{"family":"El‐Shall","given":"Nahed A."},{"family":"Chandran","given":"Deepak"},{"family":"Rehman","given":"Mohammad E. Ur"},{"family":"Dhama","given":"Kuldeep"}],"issued":{"date-parts":[["2023",5]]}}},{"id":329,"uris":["http://zotero.org/users/local/mEOMQCLR/items/SEXKDANZ"],"itemData":{"id":329,"type":"article-journal","abstract":"Road accidents are a significant negative outcome of transportation systems, causing injuries, fatalities, traffic congestion, and economic losses. As cities expand and the number of vehicles on the road increases, traffic accidents (TAs) have become a significant problem. Studies have shown that urban development plays a more significant role in transportation safety than previously thought. Low-income countries have higher fatality rates than high-income countries, according to the Permanent International Association of Road Congress (PIARC) and the World Health Organization (WHO). Predicting and preventing the occurrence of accidents and congestion is necessary worldwide, especially in developing countries where fatality rates are higher. The objective of this study is to examine and make a comparative analysis in low-income and high-income countries of the existing literature on the global challenge of car accidents and use its prediction techniques to enhance road safety and reduce traffic congestion. The study evaluates various approaches such as logistic regression, decision tree, random forest, deep neural network, support vector machine, random forest, K-nearest neighbors, Naïve Bayes, empirical Bayes, geospatial analysis methods, and UIMA, NSGA-II, and MOPS algorithms. The research identifies current challenges, prevention ideas, and future directions for preventing accidents and congestion on the road network. Integrating GIS-based spatial statistical methods and temporal data and utilizing advanced optimization algorithms and machine learning methods can result in accurate prediction models that can help identify accident hotspots and reduce congestions and enhance traffic safety and mitigate their occurrence. Effectively preventing urban traffic congestion requires the integration of spatial data into precise accident prediction models. By employing spatial analysis, road safety planning can be enhanced, high-risk areas can be identified, interventions can be evaluated, and resources can be optimally allocated to facilitate effective road safety measures and decision-making, especially in settings with limited resources. Therefore, it is crucial to consider ML and spatial analysis techniques and advanced optimization algorithms to enhance traffic flow control, in road safety research and transport planning efforts.","container-title":"Journal of Advanced Transportation","DOI":"10.1155/2023/6643412","ISSN":"2042-3195, 0197-6729","journalAbbreviation":"Journal of Advanced Transportation","language":"en","license":"https://creativecommons.org/licenses/by/4.0/","page":"1-18","source":"DOI.org (Crossref)","title":"Examining Car Accident Prediction Techniques and Road Traffic Congestion: A Comparative Analysis of Road Safety and Prevention of World Challenges in Low-Income and High-Income Countries","title-short":"Examining Car Accident Prediction Techniques and Road Traffic Congestion","volume":"2023","author":[{"family":"Berhanu","given":"Yetay"},{"family":"Alemayehu","given":"Esayas"},{"family":"Schröder","given":"Dietrich"}],"editor":[{"family":"Campisi","given":"Tiziana"}],"issued":{"date-parts":[["2023",7,25]]}}}],"schema":"https://github.com/citation-style-language/schema/raw/master/csl-citation.json"} </w:instrText>
      </w:r>
      <w:r w:rsidR="00855D40" w:rsidRPr="00A10BB2">
        <w:rPr>
          <w:rFonts w:asciiTheme="majorBidi" w:eastAsia="Times New Roman" w:hAnsiTheme="majorBidi" w:cstheme="majorBidi"/>
          <w:sz w:val="24"/>
          <w:szCs w:val="24"/>
        </w:rPr>
        <w:fldChar w:fldCharType="separate"/>
      </w:r>
      <w:r w:rsidR="00855D40" w:rsidRPr="00A10BB2">
        <w:rPr>
          <w:rFonts w:asciiTheme="majorBidi" w:hAnsiTheme="majorBidi" w:cstheme="majorBidi"/>
          <w:sz w:val="24"/>
          <w:szCs w:val="24"/>
        </w:rPr>
        <w:t xml:space="preserve">(Ahmed et al., 2023; </w:t>
      </w:r>
      <w:proofErr w:type="spellStart"/>
      <w:r w:rsidR="00855D40" w:rsidRPr="00A10BB2">
        <w:rPr>
          <w:rFonts w:asciiTheme="majorBidi" w:hAnsiTheme="majorBidi" w:cstheme="majorBidi"/>
          <w:sz w:val="24"/>
          <w:szCs w:val="24"/>
        </w:rPr>
        <w:t>Berhanu</w:t>
      </w:r>
      <w:proofErr w:type="spellEnd"/>
      <w:r w:rsidR="00855D40" w:rsidRPr="00A10BB2">
        <w:rPr>
          <w:rFonts w:asciiTheme="majorBidi" w:hAnsiTheme="majorBidi" w:cstheme="majorBidi"/>
          <w:sz w:val="24"/>
          <w:szCs w:val="24"/>
        </w:rPr>
        <w:t xml:space="preserve"> et al., 2023)</w:t>
      </w:r>
      <w:r w:rsidR="00855D40"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 This burden is disproportionately distributed, as low- and middle-income countries (LMICs) account for about 93% of global road fatalities despite possessing only a fraction of the world’s registered vehicles</w:t>
      </w:r>
      <w:r w:rsidR="00855D40" w:rsidRPr="00A10BB2">
        <w:rPr>
          <w:rFonts w:asciiTheme="majorBidi" w:eastAsia="Times New Roman" w:hAnsiTheme="majorBidi" w:cstheme="majorBidi"/>
          <w:sz w:val="24"/>
          <w:szCs w:val="24"/>
        </w:rPr>
        <w:t xml:space="preserve"> </w:t>
      </w:r>
      <w:r w:rsidR="00855D40" w:rsidRPr="00A10BB2">
        <w:rPr>
          <w:rFonts w:asciiTheme="majorBidi" w:eastAsia="Times New Roman" w:hAnsiTheme="majorBidi" w:cstheme="majorBidi"/>
          <w:sz w:val="24"/>
          <w:szCs w:val="24"/>
        </w:rPr>
        <w:fldChar w:fldCharType="begin"/>
      </w:r>
      <w:r w:rsidR="00855D40" w:rsidRPr="00A10BB2">
        <w:rPr>
          <w:rFonts w:asciiTheme="majorBidi" w:eastAsia="Times New Roman" w:hAnsiTheme="majorBidi" w:cstheme="majorBidi"/>
          <w:sz w:val="24"/>
          <w:szCs w:val="24"/>
        </w:rPr>
        <w:instrText xml:space="preserve"> ADDIN ZOTERO_ITEM CSL_CITATION {"citationID":"hbGJVkUd","properties":{"formattedCitation":"(Adeleke et al., 2021; Amoadu et al., 2024; Uzondu et al., 2022)","plainCitation":"(Adeleke et al., 2021; Amoadu et al., 2024; Uzondu et al., 2022)","noteIndex":0},"citationItems":[{"id":309,"uris":["http://zotero.org/users/local/mEOMQCLR/items/HEYFTMB6"],"itemData":{"id":309,"type":"article-journal","container-title":"International Journal of Injury Control and Safety Promotion","DOI":"10.1080/17457300.2020.1823996","ISSN":"1745-7300, 1745-7319","issue":"1","journalAbbreviation":"International Journal of Injury Control and Safety Promotion","language":"en","page":"3-15","source":"DOI.org (Crossref)","title":"Geographical patterns and effects of human and mechanical factors on road traffic crashes in Nigeria","volume":"28","author":[{"family":"Adeleke","given":"Richard"},{"family":"Osayomi","given":"Tolulope"},{"family":"Iyanda","given":"Ayodeji E"}],"issued":{"date-parts":[["2021",1,2]]}}},{"id":64,"uris":["http://zotero.org/users/local/mEOMQCLR/items/DSJ99XC6"],"itemData":{"id":64,"type":"article-journal","abstract":"Objective: This study sought to examine the association between psychosocial work factors and road traffic crashes (RTCs), and test the differences in psychosocial work factors between minibus and long-bus drivers.\nMethods: This cross-sectional survey employed a convenient sampling method to collect data from 7315 long-distance minibus and long-bus drivers who operate between the Ghanaian cities, Accra and Tema and other parts of the country. The drivers answered a job content questionnaire, psychosocial safety climate scale (PSC-12), work–family conf lict scale, and demographic questions on age, education, driving hours, and RTC history.\nResults: The correlational analysis showed a significant association between psychosocial work factors and RTCs for the previous 2 years. Hierarchical multiple linear regression found that supervisor support, skill discretion, decision autonomy, psychological demands, PSC, and work–family conf lict significantly contributed to explaining RTC rates among the drivers. Also, significant differences were found between minibus and long-bus drivers in driving hours, occurrence of near misses, RTCs, and all psychosocial work factors explored in this study except work–family conf lict.\nConclusions: Psychosocial work factors directly predict RTCs among minibus and long-bus drivers. Policymakers, driver unions, and owners and managers of bus transport businesses should prioritize integrating occupational health and safety into road transport activities. Furthermore, managers and bus owners should use bottom-up communication, provide access to support services and workfamily balance initiatives, f lexible work schedules, and a supportive work environment to improve road safety.","container-title":"Journal of Occupational Health","DOI":"10.1093/joccuh/uiad019","ISSN":"1348-9585","issue":"1","language":"en","license":"https://creativecommons.org/licenses/by/4.0/","page":"uiad019","source":"DOI.org (Crossref)","title":"Psychosocial work conditions and traffic safety among minibus and long-bus drivers","volume":"66","author":[{"family":"Amoadu","given":"Mustapha"},{"family":"Ansah","given":"Edward Wilson"},{"family":"Sarfo","given":"Jacob Owusu"}],"issued":{"date-parts":[["2024",1,4]]}}},{"id":27,"uris":["http://zotero.org/users/local/mEOMQCLR/items/EAWB87T9"],"itemData":{"id":27,"type":"article-journal","abstract":"Stakeholders play a crucial role in ensuring the smooth design and implementation of policies worldwide. This research presents the results of three focus groups carried out with stakeholders from different transport ministries and agencies involved in road safety in Nigeria. It aimed to understand their perception of road safety in Nigeria through discussing the road safety situation, measures, and strategies for improvement. Results showed that poor road design, organisation and implementation of road safety legislation, road user behaviour and inadequate research were impeding the improvement of road safety in Nigeria. Amongst the road safety measures discussed, public education and information campaigns were rated by each stakeholder group as very effective and easy to implement despite this not being supported by the wider literature. However, there were some variations in perception regarding the effectiveness of measures such as traffic control, road design and maintenance. Improving the road safety situation in Nigeria would require more concerted effort and an overall system-based policy reform involving both government and road users. The results of this study will contribute to and provide research evidence-based recommendations needed to design and develop integrated road safety policies and sustainable implementation strategies in Nigeria and other developing countries.","container-title":"International Journal of Injury Control and Safety Promotion","DOI":"10.1080/17457300.2022.2087230","ISSN":"1745-7300, 1745-7319","issue":"4","journalAbbreviation":"International Journal of Injury Control and Safety Promotion","language":"en","page":"522-532","source":"DOI.org (Crossref)","title":"Road safety in Nigeria: unravelling the challenges, measures, and strategies for improvement","title-short":"Road safety in Nigeria","volume":"29","author":[{"family":"Uzondu","given":"Chinebuli"},{"family":"Jamson","given":"Samantha"},{"family":"Marsden","given":"Greg"}],"issued":{"date-parts":[["2022",10,2]]}}}],"schema":"https://github.com/citation-style-language/schema/raw/master/csl-citation.json"} </w:instrText>
      </w:r>
      <w:r w:rsidR="00855D40" w:rsidRPr="00A10BB2">
        <w:rPr>
          <w:rFonts w:asciiTheme="majorBidi" w:eastAsia="Times New Roman" w:hAnsiTheme="majorBidi" w:cstheme="majorBidi"/>
          <w:sz w:val="24"/>
          <w:szCs w:val="24"/>
        </w:rPr>
        <w:fldChar w:fldCharType="separate"/>
      </w:r>
      <w:r w:rsidR="00855D40" w:rsidRPr="00A10BB2">
        <w:rPr>
          <w:rFonts w:asciiTheme="majorBidi" w:hAnsiTheme="majorBidi" w:cstheme="majorBidi"/>
          <w:sz w:val="24"/>
          <w:szCs w:val="24"/>
        </w:rPr>
        <w:t>(</w:t>
      </w:r>
      <w:proofErr w:type="spellStart"/>
      <w:r w:rsidR="00855D40" w:rsidRPr="00A10BB2">
        <w:rPr>
          <w:rFonts w:asciiTheme="majorBidi" w:hAnsiTheme="majorBidi" w:cstheme="majorBidi"/>
          <w:sz w:val="24"/>
          <w:szCs w:val="24"/>
        </w:rPr>
        <w:t>Adeleke</w:t>
      </w:r>
      <w:proofErr w:type="spellEnd"/>
      <w:r w:rsidR="00855D40" w:rsidRPr="00A10BB2">
        <w:rPr>
          <w:rFonts w:asciiTheme="majorBidi" w:hAnsiTheme="majorBidi" w:cstheme="majorBidi"/>
          <w:sz w:val="24"/>
          <w:szCs w:val="24"/>
        </w:rPr>
        <w:t xml:space="preserve"> et al., 2021; </w:t>
      </w:r>
      <w:proofErr w:type="spellStart"/>
      <w:r w:rsidR="00855D40" w:rsidRPr="00A10BB2">
        <w:rPr>
          <w:rFonts w:asciiTheme="majorBidi" w:hAnsiTheme="majorBidi" w:cstheme="majorBidi"/>
          <w:sz w:val="24"/>
          <w:szCs w:val="24"/>
        </w:rPr>
        <w:t>Amoadu</w:t>
      </w:r>
      <w:proofErr w:type="spellEnd"/>
      <w:r w:rsidR="00855D40" w:rsidRPr="00A10BB2">
        <w:rPr>
          <w:rFonts w:asciiTheme="majorBidi" w:hAnsiTheme="majorBidi" w:cstheme="majorBidi"/>
          <w:sz w:val="24"/>
          <w:szCs w:val="24"/>
        </w:rPr>
        <w:t xml:space="preserve"> et al., 2024; </w:t>
      </w:r>
      <w:proofErr w:type="spellStart"/>
      <w:r w:rsidR="00855D40" w:rsidRPr="00A10BB2">
        <w:rPr>
          <w:rFonts w:asciiTheme="majorBidi" w:hAnsiTheme="majorBidi" w:cstheme="majorBidi"/>
          <w:sz w:val="24"/>
          <w:szCs w:val="24"/>
        </w:rPr>
        <w:t>Uzondu</w:t>
      </w:r>
      <w:proofErr w:type="spellEnd"/>
      <w:r w:rsidR="00855D40" w:rsidRPr="00A10BB2">
        <w:rPr>
          <w:rFonts w:asciiTheme="majorBidi" w:hAnsiTheme="majorBidi" w:cstheme="majorBidi"/>
          <w:sz w:val="24"/>
          <w:szCs w:val="24"/>
        </w:rPr>
        <w:t xml:space="preserve"> et al., 2022)</w:t>
      </w:r>
      <w:r w:rsidR="00855D40"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w:t>
      </w:r>
      <w:r w:rsidR="00855D40" w:rsidRPr="00A10BB2">
        <w:rPr>
          <w:rFonts w:asciiTheme="majorBidi" w:eastAsia="Times New Roman" w:hAnsiTheme="majorBidi" w:cstheme="majorBidi"/>
          <w:sz w:val="24"/>
          <w:szCs w:val="24"/>
        </w:rPr>
        <w:t xml:space="preserve"> Within this global context, </w:t>
      </w:r>
      <w:proofErr w:type="spellStart"/>
      <w:r w:rsidR="00855D40" w:rsidRPr="00A10BB2">
        <w:rPr>
          <w:rFonts w:asciiTheme="majorBidi" w:eastAsia="Times New Roman" w:hAnsiTheme="majorBidi" w:cstheme="majorBidi"/>
          <w:sz w:val="24"/>
          <w:szCs w:val="24"/>
        </w:rPr>
        <w:t>Atalay</w:t>
      </w:r>
      <w:proofErr w:type="spellEnd"/>
      <w:r w:rsidR="00855D40" w:rsidRPr="00A10BB2">
        <w:rPr>
          <w:rFonts w:asciiTheme="majorBidi" w:eastAsia="Times New Roman" w:hAnsiTheme="majorBidi" w:cstheme="majorBidi"/>
          <w:sz w:val="24"/>
          <w:szCs w:val="24"/>
        </w:rPr>
        <w:t xml:space="preserve"> et al. </w:t>
      </w:r>
      <w:r w:rsidR="00855D40" w:rsidRPr="00A10BB2">
        <w:rPr>
          <w:rFonts w:asciiTheme="majorBidi" w:eastAsia="Times New Roman" w:hAnsiTheme="majorBidi" w:cstheme="majorBidi"/>
          <w:sz w:val="24"/>
          <w:szCs w:val="24"/>
        </w:rPr>
        <w:fldChar w:fldCharType="begin"/>
      </w:r>
      <w:r w:rsidR="00855D40" w:rsidRPr="00A10BB2">
        <w:rPr>
          <w:rFonts w:asciiTheme="majorBidi" w:eastAsia="Times New Roman" w:hAnsiTheme="majorBidi" w:cstheme="majorBidi"/>
          <w:sz w:val="24"/>
          <w:szCs w:val="24"/>
        </w:rPr>
        <w:instrText xml:space="preserve"> ADDIN ZOTERO_ITEM CSL_CITATION {"citationID":"V9oxrtjx","properties":{"formattedCitation":"(2025)","plainCitation":"(2025)","noteIndex":0},"citationItems":[{"id":323,"uris":["http://zotero.org/users/local/mEOMQCLR/items/LUQVBEFT"],"itemData":{"id":323,"type":"article-journal","abstract":"Introduction\n              Nowadays, Injuries, disabilities, and deaths due to road traffic accidents pose a major threat to public health worldwide. There was no meta-analysis study conducted in this area in Africa, hence the need for the study.\n            \n            \n              Objectives\n              This review aimed to assess the pooled prevalence and associated factors of road traffic accidents among public transportation in Africa.\n            \n            \n              Methods\n              This systematic review and meta-analysis study was conducted in Africa according to the Preferred Reporting Items for Systematic Reviews and Meta-Analyses (PRISMA) guidelines. Using Boolean logic operators and targeted keywords, we searched for publications on several electronic databases (Web of Science, PubMed, Google Scholar, African Journals Online (AJOL), and Science Direct). The degree of heterogeneity among the included studies, the 95% confidence interval, and the pooled prevalence were estimated using a random effects model.\n            \n            \n              Results\n              This review included 45 studies with 15,968 participants. The overall estimated pooled prevalence of road traffic accident among public transportation in Africa was found to be 38.83% (95% CI: 33.54, 44.12). Meta-regression analysis indicated that sample size, publication year, country, study design, and sub-region had no significant impact on RTA prevalence. Based on a sub-group analysis by countries where the studies were conducted, the higher pooled prevalence of road traffic accidents was found in Congo at 67.90% (95% CI: 59.99, 75.81), while the lower pooled prevalence of road traffic accidents was in Libya at 15.80% (95% CI: 10.99, 20.61). Driving experience (AOR: 2.64, 95% CI: 1.70, 3.34), chewing Khat while driving (AOR = 4.69, CI: 2.80, 7.85), alcohol use (AOR = 2.72, CI: 1.49, 4.97), and receiving mobile phone calls while driving (AOR = 2.37, CI: 1.42, 3.95) were factors significantly associated with road traffic accidents.\n            \n            \n              Conclusion\n              In conclusion, the pooled prevalence of road traffic accidents in Africa was found to be high. Therefore, we recommend that drivers have to strictly adhere to traffic regulations Moreover, It is recommended that policymakers and administrators ought to gain awareness of road traffic accidents and its risk factors to put existing road traffic accidents preventive and control measures into action.","container-title":"Frontiers in Public Health","DOI":"10.3389/fpubh.2025.1511715","ISSN":"2296-2565","journalAbbreviation":"Front. Public Health","page":"1511715","source":"DOI.org (Crossref)","title":"Epidemiology of road traffic accidents and its associated factors among public transportation in Africa: systematic review and meta-analysis","title-short":"Epidemiology of road traffic accidents and its associated factors among public transportation in Africa","volume":"13","author":[{"family":"Atalay","given":"Yibeltal Assefa"},{"family":"Alemie","given":"Bersufekad Wubie"},{"family":"Gelaw","given":"Belete"},{"family":"Gelaw","given":"Kelemu Abebe"}],"issued":{"date-parts":[["2025",2,28]]}},"suppress-author":true}],"schema":"https://github.com/citation-style-language/schema/raw/master/csl-citation.json"} </w:instrText>
      </w:r>
      <w:r w:rsidR="00855D40" w:rsidRPr="00A10BB2">
        <w:rPr>
          <w:rFonts w:asciiTheme="majorBidi" w:eastAsia="Times New Roman" w:hAnsiTheme="majorBidi" w:cstheme="majorBidi"/>
          <w:sz w:val="24"/>
          <w:szCs w:val="24"/>
        </w:rPr>
        <w:fldChar w:fldCharType="separate"/>
      </w:r>
      <w:r w:rsidR="00855D40" w:rsidRPr="00A10BB2">
        <w:rPr>
          <w:rFonts w:asciiTheme="majorBidi" w:hAnsiTheme="majorBidi" w:cstheme="majorBidi"/>
          <w:sz w:val="24"/>
          <w:szCs w:val="24"/>
        </w:rPr>
        <w:t>(2025)</w:t>
      </w:r>
      <w:r w:rsidR="00855D40"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 xml:space="preserve"> </w:t>
      </w:r>
      <w:r w:rsidR="00855D40" w:rsidRPr="00A10BB2">
        <w:rPr>
          <w:rFonts w:asciiTheme="majorBidi" w:eastAsia="Times New Roman" w:hAnsiTheme="majorBidi" w:cstheme="majorBidi"/>
          <w:sz w:val="24"/>
          <w:szCs w:val="24"/>
        </w:rPr>
        <w:t xml:space="preserve">observed that </w:t>
      </w:r>
      <w:r w:rsidRPr="00A10BB2">
        <w:rPr>
          <w:rFonts w:asciiTheme="majorBidi" w:eastAsia="Times New Roman" w:hAnsiTheme="majorBidi" w:cstheme="majorBidi"/>
          <w:sz w:val="24"/>
          <w:szCs w:val="24"/>
        </w:rPr>
        <w:t>sub-Saharan Africa remains the most affected region; mortality rates from road traffic injuries in African nations are 40% greater than those in other LMICs and exceed the global average by 50%.</w:t>
      </w:r>
    </w:p>
    <w:p w:rsidR="00BD6FDC" w:rsidRPr="00A10BB2" w:rsidRDefault="00BD6FDC" w:rsidP="00A10BB2">
      <w:pPr>
        <w:spacing w:line="240" w:lineRule="auto"/>
        <w:jc w:val="both"/>
        <w:rPr>
          <w:rFonts w:asciiTheme="majorBidi" w:eastAsia="Times New Roman" w:hAnsiTheme="majorBidi" w:cstheme="majorBidi"/>
          <w:sz w:val="24"/>
          <w:szCs w:val="24"/>
        </w:rPr>
      </w:pPr>
      <w:r w:rsidRPr="00A10BB2">
        <w:rPr>
          <w:rFonts w:asciiTheme="majorBidi" w:eastAsia="Times New Roman" w:hAnsiTheme="majorBidi" w:cstheme="majorBidi"/>
          <w:sz w:val="24"/>
          <w:szCs w:val="24"/>
        </w:rPr>
        <w:t>The situation in Nigeria reflects this broader regional crisis, as the country remains one of the worst-hit nations globally. Nigeria’s road traffic fatality rate is estimated at 21.4 deaths per 100,000 population, significantly higher than the world average of 18.2</w:t>
      </w:r>
      <w:r w:rsidR="00855D40" w:rsidRPr="00A10BB2">
        <w:rPr>
          <w:rFonts w:asciiTheme="majorBidi" w:eastAsia="Times New Roman" w:hAnsiTheme="majorBidi" w:cstheme="majorBidi"/>
          <w:sz w:val="24"/>
          <w:szCs w:val="24"/>
        </w:rPr>
        <w:t xml:space="preserve"> </w:t>
      </w:r>
      <w:r w:rsidR="00FF7AE2" w:rsidRPr="00A10BB2">
        <w:rPr>
          <w:rFonts w:asciiTheme="majorBidi" w:eastAsia="Times New Roman" w:hAnsiTheme="majorBidi" w:cstheme="majorBidi"/>
          <w:sz w:val="24"/>
          <w:szCs w:val="24"/>
        </w:rPr>
        <w:t xml:space="preserve">with an additional annual economic losses estimated at over 80 billion Naira </w:t>
      </w:r>
      <w:r w:rsidR="00855D40" w:rsidRPr="00A10BB2">
        <w:rPr>
          <w:rFonts w:asciiTheme="majorBidi" w:eastAsia="Times New Roman" w:hAnsiTheme="majorBidi" w:cstheme="majorBidi"/>
          <w:sz w:val="24"/>
          <w:szCs w:val="24"/>
        </w:rPr>
        <w:fldChar w:fldCharType="begin"/>
      </w:r>
      <w:r w:rsidR="00855D40" w:rsidRPr="00A10BB2">
        <w:rPr>
          <w:rFonts w:asciiTheme="majorBidi" w:eastAsia="Times New Roman" w:hAnsiTheme="majorBidi" w:cstheme="majorBidi"/>
          <w:sz w:val="24"/>
          <w:szCs w:val="24"/>
        </w:rPr>
        <w:instrText xml:space="preserve"> ADDIN ZOTERO_ITEM CSL_CITATION {"citationID":"LPiJTyXj","properties":{"formattedCitation":"(Adeleke et al., 2021; Onwusoronye et al., 2025; Uzondu et al., 2022)","plainCitation":"(Adeleke et al., 2021; Onwusoronye et al., 2025; Uzondu et al., 2022)","noteIndex":0},"citationItems":[{"id":309,"uris":["http://zotero.org/users/local/mEOMQCLR/items/HEYFTMB6"],"itemData":{"id":309,"type":"article-journal","container-title":"International Journal of Injury Control and Safety Promotion","DOI":"10.1080/17457300.2020.1823996","ISSN":"1745-7300, 1745-7319","issue":"1","journalAbbreviation":"International Journal of Injury Control and Safety Promotion","language":"en","page":"3-15","source":"DOI.org (Crossref)","title":"Geographical patterns and effects of human and mechanical factors on road traffic crashes in Nigeria","volume":"28","author":[{"family":"Adeleke","given":"Richard"},{"family":"Osayomi","given":"Tolulope"},{"family":"Iyanda","given":"Ayodeji E"}],"issued":{"date-parts":[["2021",1,2]]}}},{"id":308,"uris":["http://zotero.org/users/local/mEOMQCLR/items/BAQH78PV"],"itemData":{"id":308,"type":"article-journal","abstract":"The importance of road transportation in Nigeria is on daily basis being challenged by the increasing number of road traffic crashes with their attendant devastating personal, social and economic consequences. This study examined the trends and patterns of road traffic crashes, injuries and fatalities in Anambra State, Nigeria. Road traffic crash data were collected from the Federal Road Safety Corps (FRSC) Anambra State Sector Command, Awka. Descriptive statistical analysis and Pareto analysis were used to analyse crash data in the State. The descriptive analysis of the data showed that 18.84% of the crashes involved minor injury, 57.30% involved serious injury and 23.86% involved fatal injuries. The result revealed that although the trend in the number of road traffic crashes is decreasing, the number of lives being lost in road traffic crashes isstill increasing. 76.7% of those killed were males and 23.3% were females; and 64.3% of those injured were males while 35.7% were females. The result also revealed that 76%, 20% and 4% of the crashes were caused by human factors, vehicle factors and environmental factors respectively.The Pareto analysis revealed that over speeding (speed violation), loss of control, dangerous (reckless) driving, route violation, tyre burst and brake failure were the 20% of the contributing factors that contributed to over 80% of the crashes in the State. Improved data collection, availability of accurate data, thorough analysis of such data, and development and implementation of adequate programs would help to reduce injuries and fatalities caused by road traffic crashes in Nigeria. The recommendations given in this study would help to reduce road traffic crashes in Nigeria.","container-title":"International Journal of Applied Sciences,","ISSN":"2992-247X","issue":"09","language":"en","publisher":"HAL Open Science","source":"Zotero","title":"''Trends and Patterns of Road Traffic Crashes, Injuries and Fatalities in Nigeria'' Trends and Patterns of Road Traffic Crashes, Injuries and Fatalities in Nigeria","URL":"https://hal.science/hal-05272673v1","volume":"08","author":[{"family":"Onwusoronye","given":"Onwura Uchendu"},{"family":"Chukwutoo","given":"Ihueze Christopher"},{"family":"U-Dominic","given":"Chukwuebuka Martinjoe"},{"family":"Godspower","given":"Ekwueme Onyekachukwu"}],"issued":{"date-parts":[["2025"]]}}},{"id":27,"uris":["http://zotero.org/users/local/mEOMQCLR/items/EAWB87T9"],"itemData":{"id":27,"type":"article-journal","abstract":"Stakeholders play a crucial role in ensuring the smooth design and implementation of policies worldwide. This research presents the results of three focus groups carried out with stakeholders from different transport ministries and agencies involved in road safety in Nigeria. It aimed to understand their perception of road safety in Nigeria through discussing the road safety situation, measures, and strategies for improvement. Results showed that poor road design, organisation and implementation of road safety legislation, road user behaviour and inadequate research were impeding the improvement of road safety in Nigeria. Amongst the road safety measures discussed, public education and information campaigns were rated by each stakeholder group as very effective and easy to implement despite this not being supported by the wider literature. However, there were some variations in perception regarding the effectiveness of measures such as traffic control, road design and maintenance. Improving the road safety situation in Nigeria would require more concerted effort and an overall system-based policy reform involving both government and road users. The results of this study will contribute to and provide research evidence-based recommendations needed to design and develop integrated road safety policies and sustainable implementation strategies in Nigeria and other developing countries.","container-title":"International Journal of Injury Control and Safety Promotion","DOI":"10.1080/17457300.2022.2087230","ISSN":"1745-7300, 1745-7319","issue":"4","journalAbbreviation":"International Journal of Injury Control and Safety Promotion","language":"en","page":"522-532","source":"DOI.org (Crossref)","title":"Road safety in Nigeria: unravelling the challenges, measures, and strategies for improvement","title-short":"Road safety in Nigeria","volume":"29","author":[{"family":"Uzondu","given":"Chinebuli"},{"family":"Jamson","given":"Samantha"},{"family":"Marsden","given":"Greg"}],"issued":{"date-parts":[["2022",10,2]]}}}],"schema":"https://github.com/citation-style-language/schema/raw/master/csl-citation.json"} </w:instrText>
      </w:r>
      <w:r w:rsidR="00855D40" w:rsidRPr="00A10BB2">
        <w:rPr>
          <w:rFonts w:asciiTheme="majorBidi" w:eastAsia="Times New Roman" w:hAnsiTheme="majorBidi" w:cstheme="majorBidi"/>
          <w:sz w:val="24"/>
          <w:szCs w:val="24"/>
        </w:rPr>
        <w:fldChar w:fldCharType="separate"/>
      </w:r>
      <w:r w:rsidR="00855D40" w:rsidRPr="00A10BB2">
        <w:rPr>
          <w:rFonts w:asciiTheme="majorBidi" w:hAnsiTheme="majorBidi" w:cstheme="majorBidi"/>
          <w:sz w:val="24"/>
          <w:szCs w:val="24"/>
        </w:rPr>
        <w:t>(</w:t>
      </w:r>
      <w:proofErr w:type="spellStart"/>
      <w:r w:rsidR="00855D40" w:rsidRPr="00A10BB2">
        <w:rPr>
          <w:rFonts w:asciiTheme="majorBidi" w:hAnsiTheme="majorBidi" w:cstheme="majorBidi"/>
          <w:sz w:val="24"/>
          <w:szCs w:val="24"/>
        </w:rPr>
        <w:t>Adeleke</w:t>
      </w:r>
      <w:proofErr w:type="spellEnd"/>
      <w:r w:rsidR="00855D40" w:rsidRPr="00A10BB2">
        <w:rPr>
          <w:rFonts w:asciiTheme="majorBidi" w:hAnsiTheme="majorBidi" w:cstheme="majorBidi"/>
          <w:sz w:val="24"/>
          <w:szCs w:val="24"/>
        </w:rPr>
        <w:t xml:space="preserve"> et al., 2021; </w:t>
      </w:r>
      <w:proofErr w:type="spellStart"/>
      <w:r w:rsidR="00855D40" w:rsidRPr="00A10BB2">
        <w:rPr>
          <w:rFonts w:asciiTheme="majorBidi" w:hAnsiTheme="majorBidi" w:cstheme="majorBidi"/>
          <w:sz w:val="24"/>
          <w:szCs w:val="24"/>
        </w:rPr>
        <w:t>Onwusoronye</w:t>
      </w:r>
      <w:proofErr w:type="spellEnd"/>
      <w:r w:rsidR="00855D40" w:rsidRPr="00A10BB2">
        <w:rPr>
          <w:rFonts w:asciiTheme="majorBidi" w:hAnsiTheme="majorBidi" w:cstheme="majorBidi"/>
          <w:sz w:val="24"/>
          <w:szCs w:val="24"/>
        </w:rPr>
        <w:t xml:space="preserve"> et al., 2025; </w:t>
      </w:r>
      <w:proofErr w:type="spellStart"/>
      <w:r w:rsidR="00855D40" w:rsidRPr="00A10BB2">
        <w:rPr>
          <w:rFonts w:asciiTheme="majorBidi" w:hAnsiTheme="majorBidi" w:cstheme="majorBidi"/>
          <w:sz w:val="24"/>
          <w:szCs w:val="24"/>
        </w:rPr>
        <w:t>Uzondu</w:t>
      </w:r>
      <w:proofErr w:type="spellEnd"/>
      <w:r w:rsidR="00855D40" w:rsidRPr="00A10BB2">
        <w:rPr>
          <w:rFonts w:asciiTheme="majorBidi" w:hAnsiTheme="majorBidi" w:cstheme="majorBidi"/>
          <w:sz w:val="24"/>
          <w:szCs w:val="24"/>
        </w:rPr>
        <w:t xml:space="preserve"> et al., 2022)</w:t>
      </w:r>
      <w:r w:rsidR="00855D40"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 Furthermore, RTAs cost most countries approximately 3% of their gross domestic product (GDP), a figure that can rise to 5% in some developing nations</w:t>
      </w:r>
      <w:r w:rsidR="00FF7AE2" w:rsidRPr="00A10BB2">
        <w:rPr>
          <w:rFonts w:asciiTheme="majorBidi" w:eastAsia="Times New Roman" w:hAnsiTheme="majorBidi" w:cstheme="majorBidi"/>
          <w:sz w:val="24"/>
          <w:szCs w:val="24"/>
        </w:rPr>
        <w:t xml:space="preserve"> </w:t>
      </w:r>
      <w:r w:rsidR="00FF7AE2" w:rsidRPr="00A10BB2">
        <w:rPr>
          <w:rFonts w:asciiTheme="majorBidi" w:eastAsia="Times New Roman" w:hAnsiTheme="majorBidi" w:cstheme="majorBidi"/>
          <w:sz w:val="24"/>
          <w:szCs w:val="24"/>
        </w:rPr>
        <w:fldChar w:fldCharType="begin"/>
      </w:r>
      <w:r w:rsidR="00FF7AE2" w:rsidRPr="00A10BB2">
        <w:rPr>
          <w:rFonts w:asciiTheme="majorBidi" w:eastAsia="Times New Roman" w:hAnsiTheme="majorBidi" w:cstheme="majorBidi"/>
          <w:sz w:val="24"/>
          <w:szCs w:val="24"/>
        </w:rPr>
        <w:instrText xml:space="preserve"> ADDIN ZOTERO_ITEM CSL_CITATION {"citationID":"zOfvhos2","properties":{"formattedCitation":"(Amoadu et al., 2024; Taiwo et al., 2024)","plainCitation":"(Amoadu et al., 2024; Taiwo et al., 2024)","noteIndex":0},"citationItems":[{"id":64,"uris":["http://zotero.org/users/local/mEOMQCLR/items/DSJ99XC6"],"itemData":{"id":64,"type":"article-journal","abstract":"Objective: This study sought to examine the association between psychosocial work factors and road traffic crashes (RTCs), and test the differences in psychosocial work factors between minibus and long-bus drivers.\nMethods: This cross-sectional survey employed a convenient sampling method to collect data from 7315 long-distance minibus and long-bus drivers who operate between the Ghanaian cities, Accra and Tema and other parts of the country. The drivers answered a job content questionnaire, psychosocial safety climate scale (PSC-12), work–family conf lict scale, and demographic questions on age, education, driving hours, and RTC history.\nResults: The correlational analysis showed a significant association between psychosocial work factors and RTCs for the previous 2 years. Hierarchical multiple linear regression found that supervisor support, skill discretion, decision autonomy, psychological demands, PSC, and work–family conf lict significantly contributed to explaining RTC rates among the drivers. Also, significant differences were found between minibus and long-bus drivers in driving hours, occurrence of near misses, RTCs, and all psychosocial work factors explored in this study except work–family conf lict.\nConclusions: Psychosocial work factors directly predict RTCs among minibus and long-bus drivers. Policymakers, driver unions, and owners and managers of bus transport businesses should prioritize integrating occupational health and safety into road transport activities. Furthermore, managers and bus owners should use bottom-up communication, provide access to support services and workfamily balance initiatives, f lexible work schedules, and a supportive work environment to improve road safety.","container-title":"Journal of Occupational Health","DOI":"10.1093/joccuh/uiad019","ISSN":"1348-9585","issue":"1","language":"en","license":"https://creativecommons.org/licenses/by/4.0/","page":"uiad019","source":"DOI.org (Crossref)","title":"Psychosocial work conditions and traffic safety among minibus and long-bus drivers","volume":"66","author":[{"family":"Amoadu","given":"Mustapha"},{"family":"Ansah","given":"Edward Wilson"},{"family":"Sarfo","given":"Jacob Owusu"}],"issued":{"date-parts":[["2024",1,4]]}}},{"id":108,"uris":["http://zotero.org/users/local/mEOMQCLR/items/MWGULSEG"],"itemData":{"id":108,"type":"article-journal","abstract":"The influence of risky driving behavior on road traffic accidents (RTAs) is a relationship that requires draconian measures to curtail the rising surge of road traffic accidents among commercial drivers. Any attempt to ignore this will result in continuous loss of lives and properties, thus weakening the global economy, especially in developing countries. The risky driving behaviors of commercial drivers (truck and taxi drivers) in Nigeria require a panacea due to their contribution to RTAs. The study examines the moderating effect of positive driving behavior on commercial truck and taxi drivers’ risky driving behavior and accident involvement relationship. A total of 1823 commercial vehicle drivers (943 taxi drivers and 880 truck drivers) completed the driver behavior questionnaire (DBQ), while the structural equation modeling (SEM) method was used for the analysis. The results indicated a significant moderating effect of positive driving behavior on the risky driving behavior and accident involvement relationship for both commercial truck and taxi drivers in Nigeria. Specifically, the truck drivers had a positive moderating effect, resulting in a decrease in RTAs with an increase in positive driving behavior. In contrast, the taxi drivers had a negative moderating effect. The results suggest that increasing positive driving behavior among truck drivers will enhance their safety, while taxi drivers will need more assessment to identify other risky behaviors that could expose them to more RTAs despite the positive driving behavior. This study will aid decision makers, transport trainers, and driver employers in knowing the importance of enforcing and promoting positive driving behaviors among drivers and include it in driving policy and driver training curricula towards RTA reduction.","container-title":"Journal of Engineering and Applied Science","DOI":"10.1186/s44147-024-00403-z","ISSN":"1110-1903, 2536-9512","issue":"1","journalAbbreviation":"J. Eng. Appl. Sci.","language":"en","page":"68","source":"DOI.org (Crossref)","title":"Influence of commercial drivers’ risky behavior on accident involvement: moderating effect of positive driving behavior","title-short":"Influence of commercial drivers’ risky behavior on accident involvement","volume":"71","author":[{"family":"Taiwo","given":"Olusegun Austine"},{"family":"Mahmud","given":"Norashikin"},{"family":"Hassan","given":"Sitti Asmah"},{"family":"Mohsin","given":"Rahmat Bin"}],"issued":{"date-parts":[["2024",12]]}}}],"schema":"https://github.com/citation-style-language/schema/raw/master/csl-citation.json"} </w:instrText>
      </w:r>
      <w:r w:rsidR="00FF7AE2" w:rsidRPr="00A10BB2">
        <w:rPr>
          <w:rFonts w:asciiTheme="majorBidi" w:eastAsia="Times New Roman" w:hAnsiTheme="majorBidi" w:cstheme="majorBidi"/>
          <w:sz w:val="24"/>
          <w:szCs w:val="24"/>
        </w:rPr>
        <w:fldChar w:fldCharType="separate"/>
      </w:r>
      <w:r w:rsidR="00FF7AE2" w:rsidRPr="00A10BB2">
        <w:rPr>
          <w:rFonts w:asciiTheme="majorBidi" w:hAnsiTheme="majorBidi" w:cstheme="majorBidi"/>
          <w:sz w:val="24"/>
          <w:szCs w:val="24"/>
        </w:rPr>
        <w:t>(</w:t>
      </w:r>
      <w:proofErr w:type="spellStart"/>
      <w:r w:rsidR="00FF7AE2" w:rsidRPr="00A10BB2">
        <w:rPr>
          <w:rFonts w:asciiTheme="majorBidi" w:hAnsiTheme="majorBidi" w:cstheme="majorBidi"/>
          <w:sz w:val="24"/>
          <w:szCs w:val="24"/>
        </w:rPr>
        <w:t>Amoadu</w:t>
      </w:r>
      <w:proofErr w:type="spellEnd"/>
      <w:r w:rsidR="00FF7AE2" w:rsidRPr="00A10BB2">
        <w:rPr>
          <w:rFonts w:asciiTheme="majorBidi" w:hAnsiTheme="majorBidi" w:cstheme="majorBidi"/>
          <w:sz w:val="24"/>
          <w:szCs w:val="24"/>
        </w:rPr>
        <w:t xml:space="preserve"> et al., 2024; </w:t>
      </w:r>
      <w:proofErr w:type="spellStart"/>
      <w:r w:rsidR="00FF7AE2" w:rsidRPr="00A10BB2">
        <w:rPr>
          <w:rFonts w:asciiTheme="majorBidi" w:hAnsiTheme="majorBidi" w:cstheme="majorBidi"/>
          <w:sz w:val="24"/>
          <w:szCs w:val="24"/>
        </w:rPr>
        <w:t>Taiwo</w:t>
      </w:r>
      <w:proofErr w:type="spellEnd"/>
      <w:r w:rsidR="00FF7AE2" w:rsidRPr="00A10BB2">
        <w:rPr>
          <w:rFonts w:asciiTheme="majorBidi" w:hAnsiTheme="majorBidi" w:cstheme="majorBidi"/>
          <w:sz w:val="24"/>
          <w:szCs w:val="24"/>
        </w:rPr>
        <w:t xml:space="preserve"> et al., 2024)</w:t>
      </w:r>
      <w:r w:rsidR="00FF7AE2"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 utilizing scarce financial resources that are vital for nation-building.</w:t>
      </w:r>
    </w:p>
    <w:p w:rsidR="00BD6FDC" w:rsidRPr="00A10BB2" w:rsidRDefault="00BD6FDC" w:rsidP="00A10BB2">
      <w:pPr>
        <w:spacing w:line="240" w:lineRule="auto"/>
        <w:jc w:val="both"/>
        <w:rPr>
          <w:rFonts w:asciiTheme="majorBidi" w:eastAsia="Times New Roman" w:hAnsiTheme="majorBidi" w:cstheme="majorBidi"/>
          <w:sz w:val="24"/>
          <w:szCs w:val="24"/>
        </w:rPr>
      </w:pPr>
      <w:r w:rsidRPr="00A10BB2">
        <w:rPr>
          <w:rFonts w:asciiTheme="majorBidi" w:eastAsia="Times New Roman" w:hAnsiTheme="majorBidi" w:cstheme="majorBidi"/>
          <w:sz w:val="24"/>
          <w:szCs w:val="24"/>
        </w:rPr>
        <w:lastRenderedPageBreak/>
        <w:t>Of all the factors contributing to these crashes, human error is the most significant, estimated to account for between 64% and 95% of all road traffic accidents in developing countries like Nigeria</w:t>
      </w:r>
      <w:r w:rsidR="00FF7AE2" w:rsidRPr="00A10BB2">
        <w:rPr>
          <w:rFonts w:asciiTheme="majorBidi" w:eastAsia="Times New Roman" w:hAnsiTheme="majorBidi" w:cstheme="majorBidi"/>
          <w:sz w:val="24"/>
          <w:szCs w:val="24"/>
        </w:rPr>
        <w:t xml:space="preserve"> </w:t>
      </w:r>
      <w:r w:rsidR="00FF7AE2" w:rsidRPr="00A10BB2">
        <w:rPr>
          <w:rFonts w:asciiTheme="majorBidi" w:eastAsia="Times New Roman" w:hAnsiTheme="majorBidi" w:cstheme="majorBidi"/>
          <w:sz w:val="24"/>
          <w:szCs w:val="24"/>
        </w:rPr>
        <w:fldChar w:fldCharType="begin"/>
      </w:r>
      <w:r w:rsidR="00FF7AE2" w:rsidRPr="00A10BB2">
        <w:rPr>
          <w:rFonts w:asciiTheme="majorBidi" w:eastAsia="Times New Roman" w:hAnsiTheme="majorBidi" w:cstheme="majorBidi"/>
          <w:sz w:val="24"/>
          <w:szCs w:val="24"/>
        </w:rPr>
        <w:instrText xml:space="preserve"> ADDIN ZOTERO_ITEM CSL_CITATION {"citationID":"L5J0NMtP","properties":{"formattedCitation":"(He &amp; Soffker, 2021; Naallah et al., 2024; Onwusoronye et al., 2025)","plainCitation":"(He &amp; Soffker, 2021; Naallah et al., 2024; Onwusoronye et al., 2025)","noteIndex":0},"citationItems":[{"id":298,"uris":["http://zotero.org/users/local/mEOMQCLR/items/HWQMPF56"],"itemData":{"id":298,"type":"article-journal","container-title":"2021 IEEE 2nd International Conference on Human-Machine Systems (ICHMS)","DOI":"10.1109/ICHMS53169.2021.9582451","source":"sci-hub.africa","title":"Human reliability analysis in situated driving context considering human experience using a fuzzy-based clustering approach","URL":"https://sci-hub.africa/10.1109/ICHMS53169.2021.9582451","author":[{"family":"He","given":"Chao"},{"family":"Soffker","given":"Dirk"}],"accessed":{"date-parts":[["2026",5,16]]},"issued":{"date-parts":[["2021"]]}}},{"id":295,"uris":["http://zotero.org/users/local/mEOMQCLR/items/2G3HSC5G"],"itemData":{"id":295,"type":"article-journal","abstract":"Road traffic accidents (RTAs) are critical global issue, resulting in over 1.3 million deaths annually, with the burden disproportionately affecting low and middle income countries like Nigeria. Thus, the objective of this paper is to develop a predictive model for Road Traffic Accident Involvement in Southwest Nigeria: A Case Study of Ekiti, Osun, and Oyo States using appropriate standard methods after collecting accident data from relevant agencies for a period of ten years (2014-2023). The results indicate a strong correlation between accident cases and the number of people involved, with fatal and minor accidents having the most significant effects. The model explains 75.5% of the variance in accident outcomes, offering insights into predictive trends that can inform road safety interventions. The study highlights the importance of data-driven approaches in mitigating RTAs and improving road safety management in the study region. Recommendations include stricter traffic law enforcement, enhanced road maintenance, and safety education initiatives to reduce the frequency and severity of accidents in the region.","container-title":"Journal of Applied Sciences and Environmental Management","DOI":"10.4314/jasem.v28i10.54","ISSN":"2659-1499, 2659-1502","journalAbbreviation":"jasem","page":"3385-3390","source":"DOI.org (Crossref)","title":"Development of a Predictive Model for Road Traffic Accident Involvement in Southwest Nigeria: A Case Study of Ekiti, Osun, and Oyo State","title-short":"Development of a Predictive Model for Road Traffic Accident Involvement in Southwest Nigeria","author":[{"family":"Naallah","given":"A. B."},{"family":"Ibitoye","given":"A. B."},{"family":"Subair","given":"S. O."}],"issued":{"date-parts":[["2024",10,30]]}}},{"id":308,"uris":["http://zotero.org/users/local/mEOMQCLR/items/BAQH78PV"],"itemData":{"id":308,"type":"article-journal","abstract":"The importance of road transportation in Nigeria is on daily basis being challenged by the increasing number of road traffic crashes with their attendant devastating personal, social and economic consequences. This study examined the trends and patterns of road traffic crashes, injuries and fatalities in Anambra State, Nigeria. Road traffic crash data were collected from the Federal Road Safety Corps (FRSC) Anambra State Sector Command, Awka. Descriptive statistical analysis and Pareto analysis were used to analyse crash data in the State. The descriptive analysis of the data showed that 18.84% of the crashes involved minor injury, 57.30% involved serious injury and 23.86% involved fatal injuries. The result revealed that although the trend in the number of road traffic crashes is decreasing, the number of lives being lost in road traffic crashes isstill increasing. 76.7% of those killed were males and 23.3% were females; and 64.3% of those injured were males while 35.7% were females. The result also revealed that 76%, 20% and 4% of the crashes were caused by human factors, vehicle factors and environmental factors respectively.The Pareto analysis revealed that over speeding (speed violation), loss of control, dangerous (reckless) driving, route violation, tyre burst and brake failure were the 20% of the contributing factors that contributed to over 80% of the crashes in the State. Improved data collection, availability of accurate data, thorough analysis of such data, and development and implementation of adequate programs would help to reduce injuries and fatalities caused by road traffic crashes in Nigeria. The recommendations given in this study would help to reduce road traffic crashes in Nigeria.","container-title":"International Journal of Applied Sciences,","ISSN":"2992-247X","issue":"09","language":"en","publisher":"HAL Open Science","source":"Zotero","title":"''Trends and Patterns of Road Traffic Crashes, Injuries and Fatalities in Nigeria'' Trends and Patterns of Road Traffic Crashes, Injuries and Fatalities in Nigeria","URL":"https://hal.science/hal-05272673v1","volume":"08","author":[{"family":"Onwusoronye","given":"Onwura Uchendu"},{"family":"Chukwutoo","given":"Ihueze Christopher"},{"family":"U-Dominic","given":"Chukwuebuka Martinjoe"},{"family":"Godspower","given":"Ekwueme Onyekachukwu"}],"issued":{"date-parts":[["2025"]]}}}],"schema":"https://github.com/citation-style-language/schema/raw/master/csl-citation.json"} </w:instrText>
      </w:r>
      <w:r w:rsidR="00FF7AE2" w:rsidRPr="00A10BB2">
        <w:rPr>
          <w:rFonts w:asciiTheme="majorBidi" w:eastAsia="Times New Roman" w:hAnsiTheme="majorBidi" w:cstheme="majorBidi"/>
          <w:sz w:val="24"/>
          <w:szCs w:val="24"/>
        </w:rPr>
        <w:fldChar w:fldCharType="separate"/>
      </w:r>
      <w:r w:rsidR="00FF7AE2" w:rsidRPr="00A10BB2">
        <w:rPr>
          <w:rFonts w:asciiTheme="majorBidi" w:hAnsiTheme="majorBidi" w:cstheme="majorBidi"/>
          <w:sz w:val="24"/>
          <w:szCs w:val="24"/>
        </w:rPr>
        <w:t xml:space="preserve">(He &amp; </w:t>
      </w:r>
      <w:proofErr w:type="spellStart"/>
      <w:r w:rsidR="00FF7AE2" w:rsidRPr="00A10BB2">
        <w:rPr>
          <w:rFonts w:asciiTheme="majorBidi" w:hAnsiTheme="majorBidi" w:cstheme="majorBidi"/>
          <w:sz w:val="24"/>
          <w:szCs w:val="24"/>
        </w:rPr>
        <w:t>Soffker</w:t>
      </w:r>
      <w:proofErr w:type="spellEnd"/>
      <w:r w:rsidR="00FF7AE2" w:rsidRPr="00A10BB2">
        <w:rPr>
          <w:rFonts w:asciiTheme="majorBidi" w:hAnsiTheme="majorBidi" w:cstheme="majorBidi"/>
          <w:sz w:val="24"/>
          <w:szCs w:val="24"/>
        </w:rPr>
        <w:t xml:space="preserve">, 2021; </w:t>
      </w:r>
      <w:proofErr w:type="spellStart"/>
      <w:r w:rsidR="00FF7AE2" w:rsidRPr="00A10BB2">
        <w:rPr>
          <w:rFonts w:asciiTheme="majorBidi" w:hAnsiTheme="majorBidi" w:cstheme="majorBidi"/>
          <w:sz w:val="24"/>
          <w:szCs w:val="24"/>
        </w:rPr>
        <w:t>Naallah</w:t>
      </w:r>
      <w:proofErr w:type="spellEnd"/>
      <w:r w:rsidR="00FF7AE2" w:rsidRPr="00A10BB2">
        <w:rPr>
          <w:rFonts w:asciiTheme="majorBidi" w:hAnsiTheme="majorBidi" w:cstheme="majorBidi"/>
          <w:sz w:val="24"/>
          <w:szCs w:val="24"/>
        </w:rPr>
        <w:t xml:space="preserve"> et al., 2024; </w:t>
      </w:r>
      <w:proofErr w:type="spellStart"/>
      <w:r w:rsidR="00FF7AE2" w:rsidRPr="00A10BB2">
        <w:rPr>
          <w:rFonts w:asciiTheme="majorBidi" w:hAnsiTheme="majorBidi" w:cstheme="majorBidi"/>
          <w:sz w:val="24"/>
          <w:szCs w:val="24"/>
        </w:rPr>
        <w:t>Onwusoronye</w:t>
      </w:r>
      <w:proofErr w:type="spellEnd"/>
      <w:r w:rsidR="00FF7AE2" w:rsidRPr="00A10BB2">
        <w:rPr>
          <w:rFonts w:asciiTheme="majorBidi" w:hAnsiTheme="majorBidi" w:cstheme="majorBidi"/>
          <w:sz w:val="24"/>
          <w:szCs w:val="24"/>
        </w:rPr>
        <w:t xml:space="preserve"> et al., 2025)</w:t>
      </w:r>
      <w:r w:rsidR="00FF7AE2"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 In driver-vehicle systems, the human operator is the key element in ensuring safety, yet behaviors such as speed violation, dangerous driving, and loss of control remain the leading risk factors. Specifically, speed violation alone is reported to contribute to approximately 44% of traffic crashes in Nigeria</w:t>
      </w:r>
      <w:r w:rsidR="00FF7AE2" w:rsidRPr="00A10BB2">
        <w:rPr>
          <w:rFonts w:asciiTheme="majorBidi" w:eastAsia="Times New Roman" w:hAnsiTheme="majorBidi" w:cstheme="majorBidi"/>
          <w:sz w:val="24"/>
          <w:szCs w:val="24"/>
        </w:rPr>
        <w:t xml:space="preserve"> </w:t>
      </w:r>
      <w:r w:rsidR="00FF7AE2" w:rsidRPr="00A10BB2">
        <w:rPr>
          <w:rFonts w:asciiTheme="majorBidi" w:eastAsia="Times New Roman" w:hAnsiTheme="majorBidi" w:cstheme="majorBidi"/>
          <w:sz w:val="24"/>
          <w:szCs w:val="24"/>
        </w:rPr>
        <w:fldChar w:fldCharType="begin"/>
      </w:r>
      <w:r w:rsidR="00FF7AE2" w:rsidRPr="00A10BB2">
        <w:rPr>
          <w:rFonts w:asciiTheme="majorBidi" w:eastAsia="Times New Roman" w:hAnsiTheme="majorBidi" w:cstheme="majorBidi"/>
          <w:sz w:val="24"/>
          <w:szCs w:val="24"/>
        </w:rPr>
        <w:instrText xml:space="preserve"> ADDIN ZOTERO_ITEM CSL_CITATION {"citationID":"qXTPJSsN","properties":{"formattedCitation":"(Uzondu et al., 2022)","plainCitation":"(Uzondu et al., 2022)","noteIndex":0},"citationItems":[{"id":27,"uris":["http://zotero.org/users/local/mEOMQCLR/items/EAWB87T9"],"itemData":{"id":27,"type":"article-journal","abstract":"Stakeholders play a crucial role in ensuring the smooth design and implementation of policies worldwide. This research presents the results of three focus groups carried out with stakeholders from different transport ministries and agencies involved in road safety in Nigeria. It aimed to understand their perception of road safety in Nigeria through discussing the road safety situation, measures, and strategies for improvement. Results showed that poor road design, organisation and implementation of road safety legislation, road user behaviour and inadequate research were impeding the improvement of road safety in Nigeria. Amongst the road safety measures discussed, public education and information campaigns were rated by each stakeholder group as very effective and easy to implement despite this not being supported by the wider literature. However, there were some variations in perception regarding the effectiveness of measures such as traffic control, road design and maintenance. Improving the road safety situation in Nigeria would require more concerted effort and an overall system-based policy reform involving both government and road users. The results of this study will contribute to and provide research evidence-based recommendations needed to design and develop integrated road safety policies and sustainable implementation strategies in Nigeria and other developing countries.","container-title":"International Journal of Injury Control and Safety Promotion","DOI":"10.1080/17457300.2022.2087230","ISSN":"1745-7300, 1745-7319","issue":"4","journalAbbreviation":"International Journal of Injury Control and Safety Promotion","language":"en","page":"522-532","source":"DOI.org (Crossref)","title":"Road safety in Nigeria: unravelling the challenges, measures, and strategies for improvement","title-short":"Road safety in Nigeria","volume":"29","author":[{"family":"Uzondu","given":"Chinebuli"},{"family":"Jamson","given":"Samantha"},{"family":"Marsden","given":"Greg"}],"issued":{"date-parts":[["2022",10,2]]}}}],"schema":"https://github.com/citation-style-language/schema/raw/master/csl-citation.json"} </w:instrText>
      </w:r>
      <w:r w:rsidR="00FF7AE2" w:rsidRPr="00A10BB2">
        <w:rPr>
          <w:rFonts w:asciiTheme="majorBidi" w:eastAsia="Times New Roman" w:hAnsiTheme="majorBidi" w:cstheme="majorBidi"/>
          <w:sz w:val="24"/>
          <w:szCs w:val="24"/>
        </w:rPr>
        <w:fldChar w:fldCharType="separate"/>
      </w:r>
      <w:r w:rsidR="00FF7AE2" w:rsidRPr="00A10BB2">
        <w:rPr>
          <w:rFonts w:asciiTheme="majorBidi" w:hAnsiTheme="majorBidi" w:cstheme="majorBidi"/>
          <w:sz w:val="24"/>
          <w:szCs w:val="24"/>
        </w:rPr>
        <w:t>(</w:t>
      </w:r>
      <w:proofErr w:type="spellStart"/>
      <w:r w:rsidR="00FF7AE2" w:rsidRPr="00A10BB2">
        <w:rPr>
          <w:rFonts w:asciiTheme="majorBidi" w:hAnsiTheme="majorBidi" w:cstheme="majorBidi"/>
          <w:sz w:val="24"/>
          <w:szCs w:val="24"/>
        </w:rPr>
        <w:t>Uzondu</w:t>
      </w:r>
      <w:proofErr w:type="spellEnd"/>
      <w:r w:rsidR="00FF7AE2" w:rsidRPr="00A10BB2">
        <w:rPr>
          <w:rFonts w:asciiTheme="majorBidi" w:hAnsiTheme="majorBidi" w:cstheme="majorBidi"/>
          <w:sz w:val="24"/>
          <w:szCs w:val="24"/>
        </w:rPr>
        <w:t xml:space="preserve"> et al., 2022)</w:t>
      </w:r>
      <w:r w:rsidR="00FF7AE2"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 Despite the clear dominance of behavioral factors, current accident reporting and management systems in Nigeria face substantial limitations. Data collection is often unstructured, fail</w:t>
      </w:r>
      <w:r w:rsidR="00FF7AE2" w:rsidRPr="00A10BB2">
        <w:rPr>
          <w:rFonts w:asciiTheme="majorBidi" w:eastAsia="Times New Roman" w:hAnsiTheme="majorBidi" w:cstheme="majorBidi"/>
          <w:sz w:val="24"/>
          <w:szCs w:val="24"/>
        </w:rPr>
        <w:t>ing</w:t>
      </w:r>
      <w:r w:rsidRPr="00A10BB2">
        <w:rPr>
          <w:rFonts w:asciiTheme="majorBidi" w:eastAsia="Times New Roman" w:hAnsiTheme="majorBidi" w:cstheme="majorBidi"/>
          <w:sz w:val="24"/>
          <w:szCs w:val="24"/>
        </w:rPr>
        <w:t xml:space="preserve"> to capture the complex cognitive failures leading to a crash. Moreover, significant under-reporting persists, with some estimates suggesting that only 17% of road fatalities are correctly reported in low-income countries</w:t>
      </w:r>
      <w:r w:rsidR="00FF7AE2" w:rsidRPr="00A10BB2">
        <w:rPr>
          <w:rFonts w:asciiTheme="majorBidi" w:eastAsia="Times New Roman" w:hAnsiTheme="majorBidi" w:cstheme="majorBidi"/>
          <w:sz w:val="24"/>
          <w:szCs w:val="24"/>
        </w:rPr>
        <w:t xml:space="preserve"> </w:t>
      </w:r>
      <w:r w:rsidR="00FF7AE2" w:rsidRPr="00A10BB2">
        <w:rPr>
          <w:rFonts w:asciiTheme="majorBidi" w:eastAsia="Times New Roman" w:hAnsiTheme="majorBidi" w:cstheme="majorBidi"/>
          <w:sz w:val="24"/>
          <w:szCs w:val="24"/>
        </w:rPr>
        <w:fldChar w:fldCharType="begin"/>
      </w:r>
      <w:r w:rsidR="00FF7AE2" w:rsidRPr="00A10BB2">
        <w:rPr>
          <w:rFonts w:asciiTheme="majorBidi" w:eastAsia="Times New Roman" w:hAnsiTheme="majorBidi" w:cstheme="majorBidi"/>
          <w:sz w:val="24"/>
          <w:szCs w:val="24"/>
        </w:rPr>
        <w:instrText xml:space="preserve"> ADDIN ZOTERO_ITEM CSL_CITATION {"citationID":"gtQr3CQL","properties":{"formattedCitation":"(Adeoye et al., 2014; Berhanu et al., 2023)","plainCitation":"(Adeoye et al., 2014; Berhanu et al., 2023)","noteIndex":0},"citationItems":[{"id":312,"uris":["http://zotero.org/users/local/mEOMQCLR/items/ACAT9Z9Q"],"itemData":{"id":312,"type":"article-journal","abstract":"Introduction: road traffic injury (RTI) has assumed major public health importance world-wide and the burden is heavier on the health-care infrastructure of countries in Sub-Saharan Africa. In Nigeria, RTI is the leading cause of trauma related morbidity and mortality. While there are some published epidemiological reports on RTI in the region, studies on the mechanism of causation of road traffic crashes (RTC) are not available. Methods: over a 9-month period, we prospectively captured the 571 victims of RTC presenting to a single tertiary health care center in Nigeria. Data collected include demographic data, Mechanism of causation of RTC, Injuries sustained and outcomes. Results: over three-quarters of the victims are young people and half were either traders (27.5%) or students (20%). Pedestrians, motorcycle riders and open truck occupants (people sitting at the rear loading compartment of trucks) often had fatal injuries. Analysis of collision patterns showed that lone crashes were the most frequent though car-to-motorcycle crashes caused a quarter of the deaths. Host factors (over-speeding driver, driver misjudgment, sleeping driver etc.) were responsible for four-fifths of the crashes while vehicular and environmental factors accounted for the remaining. On binary regression analysis, head injured victims had higher odds of dying than the non-head injured (Odds ratio = 6.5). Conclusion: this paper elucidates the mechanisms of causation of and types of injuries sustained following RTC in Nigeria and thus provide opportunities for prevention and control of this unacceptable situation.","container-title":"Pan African Medical Journal","DOI":"10.11604/pamj.2014.19.159.5017","ISSN":"1937-8688","journalAbbreviation":"Pan Afr Med J","language":"en","source":"DOI.org (Crossref)","title":"Host, vehicular and environmental factors responsible for road traffic crashes in a nigerian city: identifiable issues for road traffic injury control","title-short":"Host, vehicular and environmental factors responsible for road traffic crashes in a nigerian city","URL":"http://www.panafrican-med-journal.com/content/article/19/159/full/","volume":"19","author":[{"family":"Adeoye","given":"Peter Oladapo"},{"family":"Kadri","given":"Dotun Musiliu"},{"family":"Bello","given":"Jibril Oyekunle"},{"family":"Pascal","given":"Chima Kingsley"},{"family":"Abdur-Rahman","given":"Lukman Olajide"},{"family":"Adekanye","given":"Adedeji Olugbenga"},{"family":"Solagberu","given":"Babatunde Akeeb"}],"accessed":{"date-parts":[["2026",5,16]]},"issued":{"date-parts":[["2014"]]}}},{"id":329,"uris":["http://zotero.org/users/local/mEOMQCLR/items/SEXKDANZ"],"itemData":{"id":329,"type":"article-journal","abstract":"Road accidents are a significant negative outcome of transportation systems, causing injuries, fatalities, traffic congestion, and economic losses. As cities expand and the number of vehicles on the road increases, traffic accidents (TAs) have become a significant problem. Studies have shown that urban development plays a more significant role in transportation safety than previously thought. Low-income countries have higher fatality rates than high-income countries, according to the Permanent International Association of Road Congress (PIARC) and the World Health Organization (WHO). Predicting and preventing the occurrence of accidents and congestion is necessary worldwide, especially in developing countries where fatality rates are higher. The objective of this study is to examine and make a comparative analysis in low-income and high-income countries of the existing literature on the global challenge of car accidents and use its prediction techniques to enhance road safety and reduce traffic congestion. The study evaluates various approaches such as logistic regression, decision tree, random forest, deep neural network, support vector machine, random forest, K-nearest neighbors, Naïve Bayes, empirical Bayes, geospatial analysis methods, and UIMA, NSGA-II, and MOPS algorithms. The research identifies current challenges, prevention ideas, and future directions for preventing accidents and congestion on the road network. Integrating GIS-based spatial statistical methods and temporal data and utilizing advanced optimization algorithms and machine learning methods can result in accurate prediction models that can help identify accident hotspots and reduce congestions and enhance traffic safety and mitigate their occurrence. Effectively preventing urban traffic congestion requires the integration of spatial data into precise accident prediction models. By employing spatial analysis, road safety planning can be enhanced, high-risk areas can be identified, interventions can be evaluated, and resources can be optimally allocated to facilitate effective road safety measures and decision-making, especially in settings with limited resources. Therefore, it is crucial to consider ML and spatial analysis techniques and advanced optimization algorithms to enhance traffic flow control, in road safety research and transport planning efforts.","container-title":"Journal of Advanced Transportation","DOI":"10.1155/2023/6643412","ISSN":"2042-3195, 0197-6729","journalAbbreviation":"Journal of Advanced Transportation","language":"en","license":"https://creativecommons.org/licenses/by/4.0/","page":"1-18","source":"DOI.org (Crossref)","title":"Examining Car Accident Prediction Techniques and Road Traffic Congestion: A Comparative Analysis of Road Safety and Prevention of World Challenges in Low-Income and High-Income Countries","title-short":"Examining Car Accident Prediction Techniques and Road Traffic Congestion","volume":"2023","author":[{"family":"Berhanu","given":"Yetay"},{"family":"Alemayehu","given":"Esayas"},{"family":"Schröder","given":"Dietrich"}],"editor":[{"family":"Campisi","given":"Tiziana"}],"issued":{"date-parts":[["2023",7,25]]}}}],"schema":"https://github.com/citation-style-language/schema/raw/master/csl-citation.json"} </w:instrText>
      </w:r>
      <w:r w:rsidR="00FF7AE2" w:rsidRPr="00A10BB2">
        <w:rPr>
          <w:rFonts w:asciiTheme="majorBidi" w:eastAsia="Times New Roman" w:hAnsiTheme="majorBidi" w:cstheme="majorBidi"/>
          <w:sz w:val="24"/>
          <w:szCs w:val="24"/>
        </w:rPr>
        <w:fldChar w:fldCharType="separate"/>
      </w:r>
      <w:r w:rsidR="00FF7AE2" w:rsidRPr="00A10BB2">
        <w:rPr>
          <w:rFonts w:asciiTheme="majorBidi" w:hAnsiTheme="majorBidi" w:cstheme="majorBidi"/>
          <w:sz w:val="24"/>
          <w:szCs w:val="24"/>
        </w:rPr>
        <w:t>(</w:t>
      </w:r>
      <w:proofErr w:type="spellStart"/>
      <w:r w:rsidR="00FF7AE2" w:rsidRPr="00A10BB2">
        <w:rPr>
          <w:rFonts w:asciiTheme="majorBidi" w:hAnsiTheme="majorBidi" w:cstheme="majorBidi"/>
          <w:sz w:val="24"/>
          <w:szCs w:val="24"/>
        </w:rPr>
        <w:t>Adeoye</w:t>
      </w:r>
      <w:proofErr w:type="spellEnd"/>
      <w:r w:rsidR="00FF7AE2" w:rsidRPr="00A10BB2">
        <w:rPr>
          <w:rFonts w:asciiTheme="majorBidi" w:hAnsiTheme="majorBidi" w:cstheme="majorBidi"/>
          <w:sz w:val="24"/>
          <w:szCs w:val="24"/>
        </w:rPr>
        <w:t xml:space="preserve"> et al., 2014; </w:t>
      </w:r>
      <w:proofErr w:type="spellStart"/>
      <w:r w:rsidR="00FF7AE2" w:rsidRPr="00A10BB2">
        <w:rPr>
          <w:rFonts w:asciiTheme="majorBidi" w:hAnsiTheme="majorBidi" w:cstheme="majorBidi"/>
          <w:sz w:val="24"/>
          <w:szCs w:val="24"/>
        </w:rPr>
        <w:t>Berhanu</w:t>
      </w:r>
      <w:proofErr w:type="spellEnd"/>
      <w:r w:rsidR="00FF7AE2" w:rsidRPr="00A10BB2">
        <w:rPr>
          <w:rFonts w:asciiTheme="majorBidi" w:hAnsiTheme="majorBidi" w:cstheme="majorBidi"/>
          <w:sz w:val="24"/>
          <w:szCs w:val="24"/>
        </w:rPr>
        <w:t xml:space="preserve"> et al., 2023)</w:t>
      </w:r>
      <w:r w:rsidR="00FF7AE2"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w:t>
      </w:r>
    </w:p>
    <w:p w:rsidR="00BD6FDC" w:rsidRPr="00A10BB2" w:rsidRDefault="00BD6FDC" w:rsidP="00A10BB2">
      <w:pPr>
        <w:spacing w:line="240" w:lineRule="auto"/>
        <w:jc w:val="both"/>
        <w:rPr>
          <w:rFonts w:asciiTheme="majorBidi" w:eastAsia="Times New Roman" w:hAnsiTheme="majorBidi" w:cstheme="majorBidi"/>
          <w:sz w:val="24"/>
          <w:szCs w:val="24"/>
        </w:rPr>
      </w:pPr>
      <w:r w:rsidRPr="00A10BB2">
        <w:rPr>
          <w:rFonts w:asciiTheme="majorBidi" w:eastAsia="Times New Roman" w:hAnsiTheme="majorBidi" w:cstheme="majorBidi"/>
          <w:sz w:val="24"/>
          <w:szCs w:val="24"/>
        </w:rPr>
        <w:t xml:space="preserve">This highlights a critical research gap: the absence of structured behavioral classification studies in the Nigerian context. While traditional road safety research in Nigeria has extensively examined spatial clustering and descriptive statistics, there is a marked lack of studies analyzing </w:t>
      </w:r>
      <w:r w:rsidR="00FF7AE2" w:rsidRPr="00A10BB2">
        <w:rPr>
          <w:rFonts w:asciiTheme="majorBidi" w:eastAsia="Times New Roman" w:hAnsiTheme="majorBidi" w:cstheme="majorBidi"/>
          <w:sz w:val="24"/>
          <w:szCs w:val="24"/>
        </w:rPr>
        <w:t>road accidents</w:t>
      </w:r>
      <w:r w:rsidRPr="00A10BB2">
        <w:rPr>
          <w:rFonts w:asciiTheme="majorBidi" w:eastAsia="Times New Roman" w:hAnsiTheme="majorBidi" w:cstheme="majorBidi"/>
          <w:sz w:val="24"/>
          <w:szCs w:val="24"/>
        </w:rPr>
        <w:t xml:space="preserve"> through the lens of human factors frameworks</w:t>
      </w:r>
      <w:r w:rsidR="00FF7AE2" w:rsidRPr="00A10BB2">
        <w:rPr>
          <w:rFonts w:asciiTheme="majorBidi" w:eastAsia="Times New Roman" w:hAnsiTheme="majorBidi" w:cstheme="majorBidi"/>
          <w:sz w:val="24"/>
          <w:szCs w:val="24"/>
        </w:rPr>
        <w:t xml:space="preserve"> </w:t>
      </w:r>
      <w:r w:rsidR="00FF7AE2" w:rsidRPr="00A10BB2">
        <w:rPr>
          <w:rFonts w:asciiTheme="majorBidi" w:eastAsia="Times New Roman" w:hAnsiTheme="majorBidi" w:cstheme="majorBidi"/>
          <w:sz w:val="24"/>
          <w:szCs w:val="24"/>
        </w:rPr>
        <w:fldChar w:fldCharType="begin"/>
      </w:r>
      <w:r w:rsidR="00FF7AE2" w:rsidRPr="00A10BB2">
        <w:rPr>
          <w:rFonts w:asciiTheme="majorBidi" w:eastAsia="Times New Roman" w:hAnsiTheme="majorBidi" w:cstheme="majorBidi"/>
          <w:sz w:val="24"/>
          <w:szCs w:val="24"/>
        </w:rPr>
        <w:instrText xml:space="preserve"> ADDIN ZOTERO_ITEM CSL_CITATION {"citationID":"GBOILq9j","properties":{"formattedCitation":"(Berhanu et al., 2023; Omooseti &amp; Akinjobi, 2026)","plainCitation":"(Berhanu et al., 2023; Omooseti &amp; Akinjobi, 2026)","noteIndex":0},"citationItems":[{"id":329,"uris":["http://zotero.org/users/local/mEOMQCLR/items/SEXKDANZ"],"itemData":{"id":329,"type":"article-journal","abstract":"Road accidents are a significant negative outcome of transportation systems, causing injuries, fatalities, traffic congestion, and economic losses. As cities expand and the number of vehicles on the road increases, traffic accidents (TAs) have become a significant problem. Studies have shown that urban development plays a more significant role in transportation safety than previously thought. Low-income countries have higher fatality rates than high-income countries, according to the Permanent International Association of Road Congress (PIARC) and the World Health Organization (WHO). Predicting and preventing the occurrence of accidents and congestion is necessary worldwide, especially in developing countries where fatality rates are higher. The objective of this study is to examine and make a comparative analysis in low-income and high-income countries of the existing literature on the global challenge of car accidents and use its prediction techniques to enhance road safety and reduce traffic congestion. The study evaluates various approaches such as logistic regression, decision tree, random forest, deep neural network, support vector machine, random forest, K-nearest neighbors, Naïve Bayes, empirical Bayes, geospatial analysis methods, and UIMA, NSGA-II, and MOPS algorithms. The research identifies current challenges, prevention ideas, and future directions for preventing accidents and congestion on the road network. Integrating GIS-based spatial statistical methods and temporal data and utilizing advanced optimization algorithms and machine learning methods can result in accurate prediction models that can help identify accident hotspots and reduce congestions and enhance traffic safety and mitigate their occurrence. Effectively preventing urban traffic congestion requires the integration of spatial data into precise accident prediction models. By employing spatial analysis, road safety planning can be enhanced, high-risk areas can be identified, interventions can be evaluated, and resources can be optimally allocated to facilitate effective road safety measures and decision-making, especially in settings with limited resources. Therefore, it is crucial to consider ML and spatial analysis techniques and advanced optimization algorithms to enhance traffic flow control, in road safety research and transport planning efforts.","container-title":"Journal of Advanced Transportation","DOI":"10.1155/2023/6643412","ISSN":"2042-3195, 0197-6729","journalAbbreviation":"Journal of Advanced Transportation","language":"en","license":"https://creativecommons.org/licenses/by/4.0/","page":"1-18","source":"DOI.org (Crossref)","title":"Examining Car Accident Prediction Techniques and Road Traffic Congestion: A Comparative Analysis of Road Safety and Prevention of World Challenges in Low-Income and High-Income Countries","title-short":"Examining Car Accident Prediction Techniques and Road Traffic Congestion","volume":"2023","author":[{"family":"Berhanu","given":"Yetay"},{"family":"Alemayehu","given":"Esayas"},{"family":"Schröder","given":"Dietrich"}],"editor":[{"family":"Campisi","given":"Tiziana"}],"issued":{"date-parts":[["2023",7,25]]}}},{"id":291,"uris":["http://zotero.org/users/local/mEOMQCLR/items/Z3SAM5H3"],"itemData":{"id":291,"type":"article","abstract":"Abstract\n          This study examines the trends, patterns, and determinants of road accidents in Southwest Nigeria using a dual-level analytical framework that integrates macro-level time series modeling and micro-level categorical analysis. Quarterly accident data from 2014 to 2024 were analyzed to identify long-term trends and seasonal fluctuations, while detailed accident records were assessed to determine the factors associated with accident severity. At the macro level, both Auto-Regressive Integrated Moving Average (ARIMA) and Error–Trend–Seasonal (ETS) models were applied for comparative forecasting, with the ARIMA (2,0,0) model demonstrating superior performance based on lower AIC and error metrics (RMSE, MAE, MAPE). The forecast results project a continuation of elevated accident trends through 2026. At the micro level, Chi-square tests of independence revealed significant associations between accident severity and variables such as driver gender, experience, and collision type, highlighting human and behavioral influences as critical determinants. The combined evidence underscores that accident frequency and severity in the region are shaped more by behavioral factors than environmental conditions. The study concludes with evidence-based policy recommendations emphasizing driver reorientation, seasonal safety enforcement, predictive monitoring, and data-driven road safety planning to mitigate future risks.","DOI":"10.21203/rs.3.rs-8996916/v1","license":"https://creativecommons.org/licenses/by/4.0/","publisher":"In Review","source":"DOI.org (Crossref)","title":"Modeling the Dynamics and Determinants of Road Traffic Accidents in Southwest Nigeria: A Dual-Level Analytical Approach","title-short":"Modeling the Dynamics and Determinants of Road Traffic Accidents in Southwest Nigeria","URL":"https://www.researchsquare.com/article/rs-8996916/v1","author":[{"family":"Omooseti","given":"Thauban Omobolaji"},{"family":"Akinjobi","given":"Sukurat Olabisi"}],"accessed":{"date-parts":[["2026",5,16]]},"issued":{"date-parts":[["2026",3,3]]}}}],"schema":"https://github.com/citation-style-language/schema/raw/master/csl-citation.json"} </w:instrText>
      </w:r>
      <w:r w:rsidR="00FF7AE2" w:rsidRPr="00A10BB2">
        <w:rPr>
          <w:rFonts w:asciiTheme="majorBidi" w:eastAsia="Times New Roman" w:hAnsiTheme="majorBidi" w:cstheme="majorBidi"/>
          <w:sz w:val="24"/>
          <w:szCs w:val="24"/>
        </w:rPr>
        <w:fldChar w:fldCharType="separate"/>
      </w:r>
      <w:r w:rsidR="00FF7AE2" w:rsidRPr="00A10BB2">
        <w:rPr>
          <w:rFonts w:asciiTheme="majorBidi" w:hAnsiTheme="majorBidi" w:cstheme="majorBidi"/>
          <w:sz w:val="24"/>
          <w:szCs w:val="24"/>
        </w:rPr>
        <w:t>(</w:t>
      </w:r>
      <w:proofErr w:type="spellStart"/>
      <w:r w:rsidR="00FF7AE2" w:rsidRPr="00A10BB2">
        <w:rPr>
          <w:rFonts w:asciiTheme="majorBidi" w:hAnsiTheme="majorBidi" w:cstheme="majorBidi"/>
          <w:sz w:val="24"/>
          <w:szCs w:val="24"/>
        </w:rPr>
        <w:t>Berhanu</w:t>
      </w:r>
      <w:proofErr w:type="spellEnd"/>
      <w:r w:rsidR="00FF7AE2" w:rsidRPr="00A10BB2">
        <w:rPr>
          <w:rFonts w:asciiTheme="majorBidi" w:hAnsiTheme="majorBidi" w:cstheme="majorBidi"/>
          <w:sz w:val="24"/>
          <w:szCs w:val="24"/>
        </w:rPr>
        <w:t xml:space="preserve"> et al., 2023; </w:t>
      </w:r>
      <w:proofErr w:type="spellStart"/>
      <w:r w:rsidR="00FF7AE2" w:rsidRPr="00A10BB2">
        <w:rPr>
          <w:rFonts w:asciiTheme="majorBidi" w:hAnsiTheme="majorBidi" w:cstheme="majorBidi"/>
          <w:sz w:val="24"/>
          <w:szCs w:val="24"/>
        </w:rPr>
        <w:t>Omooseti</w:t>
      </w:r>
      <w:proofErr w:type="spellEnd"/>
      <w:r w:rsidR="00FF7AE2" w:rsidRPr="00A10BB2">
        <w:rPr>
          <w:rFonts w:asciiTheme="majorBidi" w:hAnsiTheme="majorBidi" w:cstheme="majorBidi"/>
          <w:sz w:val="24"/>
          <w:szCs w:val="24"/>
        </w:rPr>
        <w:t xml:space="preserve"> &amp; </w:t>
      </w:r>
      <w:proofErr w:type="spellStart"/>
      <w:r w:rsidR="00FF7AE2" w:rsidRPr="00A10BB2">
        <w:rPr>
          <w:rFonts w:asciiTheme="majorBidi" w:hAnsiTheme="majorBidi" w:cstheme="majorBidi"/>
          <w:sz w:val="24"/>
          <w:szCs w:val="24"/>
        </w:rPr>
        <w:t>Akinjobi</w:t>
      </w:r>
      <w:proofErr w:type="spellEnd"/>
      <w:r w:rsidR="00FF7AE2" w:rsidRPr="00A10BB2">
        <w:rPr>
          <w:rFonts w:asciiTheme="majorBidi" w:hAnsiTheme="majorBidi" w:cstheme="majorBidi"/>
          <w:sz w:val="24"/>
          <w:szCs w:val="24"/>
        </w:rPr>
        <w:t>, 2026)</w:t>
      </w:r>
      <w:r w:rsidR="00FF7AE2"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 xml:space="preserve">. There is </w:t>
      </w:r>
      <w:r w:rsidR="009428FB" w:rsidRPr="00A10BB2">
        <w:rPr>
          <w:rFonts w:asciiTheme="majorBidi" w:eastAsia="Times New Roman" w:hAnsiTheme="majorBidi" w:cstheme="majorBidi"/>
          <w:sz w:val="24"/>
          <w:szCs w:val="24"/>
        </w:rPr>
        <w:t>a</w:t>
      </w:r>
      <w:r w:rsidRPr="00A10BB2">
        <w:rPr>
          <w:rFonts w:asciiTheme="majorBidi" w:eastAsia="Times New Roman" w:hAnsiTheme="majorBidi" w:cstheme="majorBidi"/>
          <w:sz w:val="24"/>
          <w:szCs w:val="24"/>
        </w:rPr>
        <w:t xml:space="preserve"> need to move beyond mere descriptive statistics toward a </w:t>
      </w:r>
      <w:r w:rsidR="009428FB" w:rsidRPr="00A10BB2">
        <w:rPr>
          <w:rFonts w:asciiTheme="majorBidi" w:eastAsia="Times New Roman" w:hAnsiTheme="majorBidi" w:cstheme="majorBidi"/>
          <w:sz w:val="24"/>
          <w:szCs w:val="24"/>
        </w:rPr>
        <w:t>causes</w:t>
      </w:r>
      <w:r w:rsidRPr="00A10BB2">
        <w:rPr>
          <w:rFonts w:asciiTheme="majorBidi" w:eastAsia="Times New Roman" w:hAnsiTheme="majorBidi" w:cstheme="majorBidi"/>
          <w:sz w:val="24"/>
          <w:szCs w:val="24"/>
        </w:rPr>
        <w:t>-</w:t>
      </w:r>
      <w:r w:rsidR="009428FB" w:rsidRPr="00A10BB2">
        <w:rPr>
          <w:rFonts w:asciiTheme="majorBidi" w:eastAsia="Times New Roman" w:hAnsiTheme="majorBidi" w:cstheme="majorBidi"/>
          <w:sz w:val="24"/>
          <w:szCs w:val="24"/>
        </w:rPr>
        <w:t>critical event</w:t>
      </w:r>
      <w:r w:rsidRPr="00A10BB2">
        <w:rPr>
          <w:rFonts w:asciiTheme="majorBidi" w:eastAsia="Times New Roman" w:hAnsiTheme="majorBidi" w:cstheme="majorBidi"/>
          <w:sz w:val="24"/>
          <w:szCs w:val="24"/>
        </w:rPr>
        <w:t xml:space="preserve"> analysis that explores the interaction between the driver, vehicle, and environment.</w:t>
      </w:r>
    </w:p>
    <w:p w:rsidR="00BD6FDC" w:rsidRPr="00A10BB2" w:rsidRDefault="00BD6FDC" w:rsidP="00A10BB2">
      <w:pPr>
        <w:spacing w:line="240" w:lineRule="auto"/>
        <w:jc w:val="both"/>
        <w:rPr>
          <w:rFonts w:asciiTheme="majorBidi" w:eastAsia="Times New Roman" w:hAnsiTheme="majorBidi" w:cstheme="majorBidi"/>
          <w:sz w:val="24"/>
          <w:szCs w:val="24"/>
        </w:rPr>
      </w:pPr>
      <w:r w:rsidRPr="00A10BB2">
        <w:rPr>
          <w:rFonts w:asciiTheme="majorBidi" w:eastAsia="Times New Roman" w:hAnsiTheme="majorBidi" w:cstheme="majorBidi"/>
          <w:sz w:val="24"/>
          <w:szCs w:val="24"/>
        </w:rPr>
        <w:t>The Driving Reliability and Error Analysis Method (DREAM</w:t>
      </w:r>
      <w:r w:rsidR="009428FB" w:rsidRPr="00A10BB2">
        <w:rPr>
          <w:rFonts w:asciiTheme="majorBidi" w:eastAsia="Times New Roman" w:hAnsiTheme="majorBidi" w:cstheme="majorBidi"/>
          <w:sz w:val="24"/>
          <w:szCs w:val="24"/>
        </w:rPr>
        <w:t xml:space="preserve">), adapted from the industrial </w:t>
      </w:r>
      <w:r w:rsidRPr="00A10BB2">
        <w:rPr>
          <w:rFonts w:asciiTheme="majorBidi" w:eastAsia="Times New Roman" w:hAnsiTheme="majorBidi" w:cstheme="majorBidi"/>
          <w:sz w:val="24"/>
          <w:szCs w:val="24"/>
        </w:rPr>
        <w:t>Cognitive Reliab</w:t>
      </w:r>
      <w:r w:rsidR="009428FB" w:rsidRPr="00A10BB2">
        <w:rPr>
          <w:rFonts w:asciiTheme="majorBidi" w:eastAsia="Times New Roman" w:hAnsiTheme="majorBidi" w:cstheme="majorBidi"/>
          <w:sz w:val="24"/>
          <w:szCs w:val="24"/>
        </w:rPr>
        <w:t>ility and Error Analysis Method</w:t>
      </w:r>
      <w:r w:rsidRPr="00A10BB2">
        <w:rPr>
          <w:rFonts w:asciiTheme="majorBidi" w:eastAsia="Times New Roman" w:hAnsiTheme="majorBidi" w:cstheme="majorBidi"/>
          <w:sz w:val="24"/>
          <w:szCs w:val="24"/>
        </w:rPr>
        <w:t xml:space="preserve"> (CREAM), provides a structured </w:t>
      </w:r>
      <w:r w:rsidR="009428FB" w:rsidRPr="00A10BB2">
        <w:rPr>
          <w:rFonts w:asciiTheme="majorBidi" w:eastAsia="Times New Roman" w:hAnsiTheme="majorBidi" w:cstheme="majorBidi"/>
          <w:sz w:val="24"/>
          <w:szCs w:val="24"/>
        </w:rPr>
        <w:t>Human-Technology-</w:t>
      </w:r>
      <w:proofErr w:type="spellStart"/>
      <w:r w:rsidR="009428FB" w:rsidRPr="00A10BB2">
        <w:rPr>
          <w:rFonts w:asciiTheme="majorBidi" w:eastAsia="Times New Roman" w:hAnsiTheme="majorBidi" w:cstheme="majorBidi"/>
          <w:sz w:val="24"/>
          <w:szCs w:val="24"/>
        </w:rPr>
        <w:t>Organisation</w:t>
      </w:r>
      <w:proofErr w:type="spellEnd"/>
      <w:r w:rsidRPr="00A10BB2">
        <w:rPr>
          <w:rFonts w:asciiTheme="majorBidi" w:eastAsia="Times New Roman" w:hAnsiTheme="majorBidi" w:cstheme="majorBidi"/>
          <w:sz w:val="24"/>
          <w:szCs w:val="24"/>
        </w:rPr>
        <w:t xml:space="preserve"> (</w:t>
      </w:r>
      <w:r w:rsidR="009428FB" w:rsidRPr="00A10BB2">
        <w:rPr>
          <w:rFonts w:asciiTheme="majorBidi" w:eastAsia="Times New Roman" w:hAnsiTheme="majorBidi" w:cstheme="majorBidi"/>
          <w:sz w:val="24"/>
          <w:szCs w:val="24"/>
        </w:rPr>
        <w:t>HTO</w:t>
      </w:r>
      <w:r w:rsidRPr="00A10BB2">
        <w:rPr>
          <w:rFonts w:asciiTheme="majorBidi" w:eastAsia="Times New Roman" w:hAnsiTheme="majorBidi" w:cstheme="majorBidi"/>
          <w:sz w:val="24"/>
          <w:szCs w:val="24"/>
        </w:rPr>
        <w:t>) framework to address this need</w:t>
      </w:r>
      <w:r w:rsidR="009428FB" w:rsidRPr="00A10BB2">
        <w:rPr>
          <w:rFonts w:asciiTheme="majorBidi" w:eastAsia="Times New Roman" w:hAnsiTheme="majorBidi" w:cstheme="majorBidi"/>
          <w:sz w:val="24"/>
          <w:szCs w:val="24"/>
        </w:rPr>
        <w:t xml:space="preserve"> </w:t>
      </w:r>
      <w:r w:rsidR="009428FB" w:rsidRPr="00A10BB2">
        <w:rPr>
          <w:rFonts w:asciiTheme="majorBidi" w:eastAsia="Times New Roman" w:hAnsiTheme="majorBidi" w:cstheme="majorBidi"/>
          <w:sz w:val="24"/>
          <w:szCs w:val="24"/>
        </w:rPr>
        <w:fldChar w:fldCharType="begin"/>
      </w:r>
      <w:r w:rsidR="009428FB" w:rsidRPr="00A10BB2">
        <w:rPr>
          <w:rFonts w:asciiTheme="majorBidi" w:eastAsia="Times New Roman" w:hAnsiTheme="majorBidi" w:cstheme="majorBidi"/>
          <w:sz w:val="24"/>
          <w:szCs w:val="24"/>
        </w:rPr>
        <w:instrText xml:space="preserve"> ADDIN ZOTERO_ITEM CSL_CITATION {"citationID":"JEtfOhfO","properties":{"formattedCitation":"(Fagerlind et al., 2009; Sagberg, 2007; Sandin &amp; Ljung, 2007)","plainCitation":"(Fagerlind et al., 2009; Sagberg, 2007; Sandin &amp; Ljung, 2007)","noteIndex":0},"citationItems":[{"id":306,"uris":["http://zotero.org/users/local/mEOMQCLR/items/BKXBGS8H"],"itemData":{"id":306,"type":"article-journal","abstract":"The SafetyNet project was formulated in part to address the need for safety oriented European road accident data. One of the main tasks included within the project was the development of a methodology for better understanding of accident causation together with the development of an associated database involving data obtained from on-scene or “nearly onscene” accident investigations. Information from these investigations was complemented by data from follow-up interviews with crash participants to determine critical events and contributory factors to the accident occurrence. A method for classification of accident contributing factors, known as DREAM 3.0, was developed and tested in conjunction with the SafetyNet activities. Collection of data and case analysis for some 1 000 individual crashes have recently been completed and inserted into the database and therefore aggregation analyses of the data are now being undertaken. This paper describes the methodology development, an overview of the database and the initial aggregation analyses.","container-title":"Loughborough's Research Repository","language":"en","publisher":"Loughborough University","source":"Zotero","title":"Development of an In-depth European Accident Causation Database and the Driving Reliability and Error Analysis Method, DREAM 3.0","URL":"https://repository.lboro.ac.uk/articles/conference_contribution/Development_of_an_In-depth_European_Accident_Causation_Database_and_the_Driving_Reliability_and_Error_Analysis_Method_DREAM_3_0/9339149/1/files/16947809.pdf","author":[{"family":"Fagerlind","given":"H"},{"family":"Bjorkman","given":"K"},{"family":"Warner","given":"H Wallén"},{"family":"Aust","given":"M Ljung"},{"family":"Sandin","given":"J"},{"family":"Morris","given":"A"},{"family":"Talbot","given":"R"},{"family":"Danton","given":"R"},{"family":"Giustiniani","given":"G"},{"family":"Usami","given":"D Shingo"},{"family":"Parkkari","given":"K"},{"family":"Jaensch","given":"M"},{"family":"Verschragen","given":"E"}],"issued":{"date-parts":[["2009"]]}}},{"id":304,"uris":["http://zotero.org/users/local/mEOMQCLR/items/MWHG2HEU"],"itemData":{"id":304,"type":"report","ISBN":"978-82-480-0796-8","ISSN":"0808-1190","publisher":"Institute of Transport Economics","publisher-place":"Norwegian Centre for Transport Research, Oslo","title":"A methodological study of the Driving Reliability and Error Analysis Method (DREAM)","URL":"https://www.toi.no/getfile.php/137962-1200992223/Publikasjoner/T%C3%98I%20rapporter/2007/912-2007/912-2007-nett.pdf","author":[{"family":"Sagberg","given":"Fridulv"}],"accessed":{"date-parts":[["2026",5,16]]},"issued":{"date-parts":[["2007",12]]}}},{"id":318,"uris":["http://zotero.org/users/local/mEOMQCLR/items/ZQILGQB3"],"itemData":{"id":318,"type":"article-journal","container-title":"International journal of vehicle safety","ISSN":"1479-3105","issue":"3","journalAbbreviation":"International journal of vehicle safety","page":"316-333","publisher":"Inderscience Publishers","title":"Understanding the causation of single-vehicle crashes: a methodology for in-depth on-scene multidisciplinary case studies","volume":"2","author":[{"family":"Sandin","given":"Jesper"},{"family":"Ljung","given":"Mikael"}],"issued":{"date-parts":[["2007"]]}}}],"schema":"https://github.com/citation-style-language/schema/raw/master/csl-citation.json"} </w:instrText>
      </w:r>
      <w:r w:rsidR="009428FB" w:rsidRPr="00A10BB2">
        <w:rPr>
          <w:rFonts w:asciiTheme="majorBidi" w:eastAsia="Times New Roman" w:hAnsiTheme="majorBidi" w:cstheme="majorBidi"/>
          <w:sz w:val="24"/>
          <w:szCs w:val="24"/>
        </w:rPr>
        <w:fldChar w:fldCharType="separate"/>
      </w:r>
      <w:r w:rsidR="009428FB" w:rsidRPr="00A10BB2">
        <w:rPr>
          <w:rFonts w:asciiTheme="majorBidi" w:hAnsiTheme="majorBidi" w:cstheme="majorBidi"/>
          <w:sz w:val="24"/>
          <w:szCs w:val="24"/>
        </w:rPr>
        <w:t>(</w:t>
      </w:r>
      <w:proofErr w:type="spellStart"/>
      <w:r w:rsidR="009428FB" w:rsidRPr="00A10BB2">
        <w:rPr>
          <w:rFonts w:asciiTheme="majorBidi" w:hAnsiTheme="majorBidi" w:cstheme="majorBidi"/>
          <w:sz w:val="24"/>
          <w:szCs w:val="24"/>
        </w:rPr>
        <w:t>Fagerlind</w:t>
      </w:r>
      <w:proofErr w:type="spellEnd"/>
      <w:r w:rsidR="009428FB" w:rsidRPr="00A10BB2">
        <w:rPr>
          <w:rFonts w:asciiTheme="majorBidi" w:hAnsiTheme="majorBidi" w:cstheme="majorBidi"/>
          <w:sz w:val="24"/>
          <w:szCs w:val="24"/>
        </w:rPr>
        <w:t xml:space="preserve"> et al., 2009; </w:t>
      </w:r>
      <w:proofErr w:type="spellStart"/>
      <w:r w:rsidR="009428FB" w:rsidRPr="00A10BB2">
        <w:rPr>
          <w:rFonts w:asciiTheme="majorBidi" w:hAnsiTheme="majorBidi" w:cstheme="majorBidi"/>
          <w:sz w:val="24"/>
          <w:szCs w:val="24"/>
        </w:rPr>
        <w:t>Sagberg</w:t>
      </w:r>
      <w:proofErr w:type="spellEnd"/>
      <w:r w:rsidR="009428FB" w:rsidRPr="00A10BB2">
        <w:rPr>
          <w:rFonts w:asciiTheme="majorBidi" w:hAnsiTheme="majorBidi" w:cstheme="majorBidi"/>
          <w:sz w:val="24"/>
          <w:szCs w:val="24"/>
        </w:rPr>
        <w:t xml:space="preserve">, 2007; </w:t>
      </w:r>
      <w:proofErr w:type="spellStart"/>
      <w:r w:rsidR="009428FB" w:rsidRPr="00A10BB2">
        <w:rPr>
          <w:rFonts w:asciiTheme="majorBidi" w:hAnsiTheme="majorBidi" w:cstheme="majorBidi"/>
          <w:sz w:val="24"/>
          <w:szCs w:val="24"/>
        </w:rPr>
        <w:t>Sandin</w:t>
      </w:r>
      <w:proofErr w:type="spellEnd"/>
      <w:r w:rsidR="009428FB" w:rsidRPr="00A10BB2">
        <w:rPr>
          <w:rFonts w:asciiTheme="majorBidi" w:hAnsiTheme="majorBidi" w:cstheme="majorBidi"/>
          <w:sz w:val="24"/>
          <w:szCs w:val="24"/>
        </w:rPr>
        <w:t xml:space="preserve"> &amp; </w:t>
      </w:r>
      <w:proofErr w:type="spellStart"/>
      <w:r w:rsidR="009428FB" w:rsidRPr="00A10BB2">
        <w:rPr>
          <w:rFonts w:asciiTheme="majorBidi" w:hAnsiTheme="majorBidi" w:cstheme="majorBidi"/>
          <w:sz w:val="24"/>
          <w:szCs w:val="24"/>
        </w:rPr>
        <w:t>Ljung</w:t>
      </w:r>
      <w:proofErr w:type="spellEnd"/>
      <w:r w:rsidR="009428FB" w:rsidRPr="00A10BB2">
        <w:rPr>
          <w:rFonts w:asciiTheme="majorBidi" w:hAnsiTheme="majorBidi" w:cstheme="majorBidi"/>
          <w:sz w:val="24"/>
          <w:szCs w:val="24"/>
        </w:rPr>
        <w:t>, 2007)</w:t>
      </w:r>
      <w:r w:rsidR="009428FB"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 DREAM identifies the observable consequences of failures as "phenotypes" and links them to underlying causal factors known as "genotypes". Although this methodology has been successfully applied in Europe to assess driver reliability and error, its application in African road safety research remains extremely limited</w:t>
      </w:r>
      <w:r w:rsidR="009428FB" w:rsidRPr="00A10BB2">
        <w:rPr>
          <w:rFonts w:asciiTheme="majorBidi" w:eastAsia="Times New Roman" w:hAnsiTheme="majorBidi" w:cstheme="majorBidi"/>
          <w:sz w:val="24"/>
          <w:szCs w:val="24"/>
        </w:rPr>
        <w:t xml:space="preserve"> </w:t>
      </w:r>
      <w:r w:rsidR="009428FB" w:rsidRPr="00A10BB2">
        <w:rPr>
          <w:rFonts w:asciiTheme="majorBidi" w:eastAsia="Times New Roman" w:hAnsiTheme="majorBidi" w:cstheme="majorBidi"/>
          <w:sz w:val="24"/>
          <w:szCs w:val="24"/>
        </w:rPr>
        <w:fldChar w:fldCharType="begin"/>
      </w:r>
      <w:r w:rsidR="009428FB" w:rsidRPr="00A10BB2">
        <w:rPr>
          <w:rFonts w:asciiTheme="majorBidi" w:eastAsia="Times New Roman" w:hAnsiTheme="majorBidi" w:cstheme="majorBidi"/>
          <w:sz w:val="24"/>
          <w:szCs w:val="24"/>
        </w:rPr>
        <w:instrText xml:space="preserve"> ADDIN ZOTERO_ITEM CSL_CITATION {"citationID":"ZNGAJ8BR","properties":{"formattedCitation":"(Godthelp &amp; Ksentini, 2024; Sagberg, 2007)","plainCitation":"(Godthelp &amp; Ksentini, 2024; Sagberg, 2007)","noteIndex":0},"citationItems":[{"id":210,"uris":["http://zotero.org/users/local/mEOMQCLR/items/AVD5E5ZW"],"itemData":{"id":210,"type":"article-journal","container-title":"Traffic Safety Research","ISSN":"2004-3082","journalAbbreviation":"Traffic Safety Research","page":"e000068-e000068","title":"Specific road safety issues in low-and middle income countries (LMICs): an overview and some illustrative examples","volume":"8","author":[{"family":"Godthelp","given":"Hans"},{"family":"Ksentini","given":"Ahmed"}],"issued":{"date-parts":[["2024"]]}}},{"id":304,"uris":["http://zotero.org/users/local/mEOMQCLR/items/MWHG2HEU"],"itemData":{"id":304,"type":"report","ISBN":"978-82-480-0796-8","ISSN":"0808-1190","publisher":"Institute of Transport Economics","publisher-place":"Norwegian Centre for Transport Research, Oslo","title":"A methodological study of the Driving Reliability and Error Analysis Method (DREAM)","URL":"https://www.toi.no/getfile.php/137962-1200992223/Publikasjoner/T%C3%98I%20rapporter/2007/912-2007/912-2007-nett.pdf","author":[{"family":"Sagberg","given":"Fridulv"}],"accessed":{"date-parts":[["2026",5,16]]},"issued":{"date-parts":[["2007",12]]}}}],"schema":"https://github.com/citation-style-language/schema/raw/master/csl-citation.json"} </w:instrText>
      </w:r>
      <w:r w:rsidR="009428FB" w:rsidRPr="00A10BB2">
        <w:rPr>
          <w:rFonts w:asciiTheme="majorBidi" w:eastAsia="Times New Roman" w:hAnsiTheme="majorBidi" w:cstheme="majorBidi"/>
          <w:sz w:val="24"/>
          <w:szCs w:val="24"/>
        </w:rPr>
        <w:fldChar w:fldCharType="separate"/>
      </w:r>
      <w:r w:rsidR="009428FB" w:rsidRPr="00A10BB2">
        <w:rPr>
          <w:rFonts w:asciiTheme="majorBidi" w:hAnsiTheme="majorBidi" w:cstheme="majorBidi"/>
          <w:sz w:val="24"/>
          <w:szCs w:val="24"/>
        </w:rPr>
        <w:t>(</w:t>
      </w:r>
      <w:proofErr w:type="spellStart"/>
      <w:r w:rsidR="009428FB" w:rsidRPr="00A10BB2">
        <w:rPr>
          <w:rFonts w:asciiTheme="majorBidi" w:hAnsiTheme="majorBidi" w:cstheme="majorBidi"/>
          <w:sz w:val="24"/>
          <w:szCs w:val="24"/>
        </w:rPr>
        <w:t>Godthelp</w:t>
      </w:r>
      <w:proofErr w:type="spellEnd"/>
      <w:r w:rsidR="009428FB" w:rsidRPr="00A10BB2">
        <w:rPr>
          <w:rFonts w:asciiTheme="majorBidi" w:hAnsiTheme="majorBidi" w:cstheme="majorBidi"/>
          <w:sz w:val="24"/>
          <w:szCs w:val="24"/>
        </w:rPr>
        <w:t xml:space="preserve"> &amp; </w:t>
      </w:r>
      <w:proofErr w:type="spellStart"/>
      <w:r w:rsidR="009428FB" w:rsidRPr="00A10BB2">
        <w:rPr>
          <w:rFonts w:asciiTheme="majorBidi" w:hAnsiTheme="majorBidi" w:cstheme="majorBidi"/>
          <w:sz w:val="24"/>
          <w:szCs w:val="24"/>
        </w:rPr>
        <w:t>Ksentini</w:t>
      </w:r>
      <w:proofErr w:type="spellEnd"/>
      <w:r w:rsidR="009428FB" w:rsidRPr="00A10BB2">
        <w:rPr>
          <w:rFonts w:asciiTheme="majorBidi" w:hAnsiTheme="majorBidi" w:cstheme="majorBidi"/>
          <w:sz w:val="24"/>
          <w:szCs w:val="24"/>
        </w:rPr>
        <w:t xml:space="preserve">, 2024; </w:t>
      </w:r>
      <w:proofErr w:type="spellStart"/>
      <w:r w:rsidR="009428FB" w:rsidRPr="00A10BB2">
        <w:rPr>
          <w:rFonts w:asciiTheme="majorBidi" w:hAnsiTheme="majorBidi" w:cstheme="majorBidi"/>
          <w:sz w:val="24"/>
          <w:szCs w:val="24"/>
        </w:rPr>
        <w:t>Sagberg</w:t>
      </w:r>
      <w:proofErr w:type="spellEnd"/>
      <w:r w:rsidR="009428FB" w:rsidRPr="00A10BB2">
        <w:rPr>
          <w:rFonts w:asciiTheme="majorBidi" w:hAnsiTheme="majorBidi" w:cstheme="majorBidi"/>
          <w:sz w:val="24"/>
          <w:szCs w:val="24"/>
        </w:rPr>
        <w:t>, 2007)</w:t>
      </w:r>
      <w:r w:rsidR="009428FB" w:rsidRPr="00A10BB2">
        <w:rPr>
          <w:rFonts w:asciiTheme="majorBidi" w:eastAsia="Times New Roman" w:hAnsiTheme="majorBidi" w:cstheme="majorBidi"/>
          <w:sz w:val="24"/>
          <w:szCs w:val="24"/>
        </w:rPr>
        <w:fldChar w:fldCharType="end"/>
      </w:r>
      <w:r w:rsidRPr="00A10BB2">
        <w:rPr>
          <w:rFonts w:asciiTheme="majorBidi" w:eastAsia="Times New Roman" w:hAnsiTheme="majorBidi" w:cstheme="majorBidi"/>
          <w:sz w:val="24"/>
          <w:szCs w:val="24"/>
        </w:rPr>
        <w:t>.</w:t>
      </w:r>
    </w:p>
    <w:p w:rsidR="00122D20" w:rsidRDefault="00BD6FDC" w:rsidP="00B31DE4">
      <w:pPr>
        <w:spacing w:line="240" w:lineRule="auto"/>
        <w:jc w:val="both"/>
        <w:rPr>
          <w:rFonts w:asciiTheme="majorBidi" w:eastAsia="Times New Roman" w:hAnsiTheme="majorBidi" w:cstheme="majorBidi"/>
          <w:sz w:val="24"/>
          <w:szCs w:val="24"/>
        </w:rPr>
      </w:pPr>
      <w:r w:rsidRPr="00A10BB2">
        <w:rPr>
          <w:rFonts w:asciiTheme="majorBidi" w:eastAsia="Times New Roman" w:hAnsiTheme="majorBidi" w:cstheme="majorBidi"/>
          <w:sz w:val="24"/>
          <w:szCs w:val="24"/>
        </w:rPr>
        <w:t xml:space="preserve">In response to these challenges, the present study seeks to apply the DREAM methodology to classify driver behavioral patterns from Nigerian accident </w:t>
      </w:r>
      <w:r w:rsidR="00583E41" w:rsidRPr="00A10BB2">
        <w:rPr>
          <w:rFonts w:asciiTheme="majorBidi" w:eastAsia="Times New Roman" w:hAnsiTheme="majorBidi" w:cstheme="majorBidi"/>
          <w:sz w:val="24"/>
          <w:szCs w:val="24"/>
        </w:rPr>
        <w:t>reports from newspapers</w:t>
      </w:r>
      <w:r w:rsidRPr="00A10BB2">
        <w:rPr>
          <w:rFonts w:asciiTheme="majorBidi" w:eastAsia="Times New Roman" w:hAnsiTheme="majorBidi" w:cstheme="majorBidi"/>
          <w:sz w:val="24"/>
          <w:szCs w:val="24"/>
        </w:rPr>
        <w:t>. This involves identifying the dominant accident phenotypes</w:t>
      </w:r>
      <w:r w:rsidR="00583E41" w:rsidRPr="00A10BB2">
        <w:rPr>
          <w:rFonts w:asciiTheme="majorBidi" w:eastAsia="Times New Roman" w:hAnsiTheme="majorBidi" w:cstheme="majorBidi"/>
          <w:sz w:val="24"/>
          <w:szCs w:val="24"/>
        </w:rPr>
        <w:t xml:space="preserve">; the critical events </w:t>
      </w:r>
      <w:r w:rsidRPr="00A10BB2">
        <w:rPr>
          <w:rFonts w:asciiTheme="majorBidi" w:eastAsia="Times New Roman" w:hAnsiTheme="majorBidi" w:cstheme="majorBidi"/>
          <w:sz w:val="24"/>
          <w:szCs w:val="24"/>
        </w:rPr>
        <w:t xml:space="preserve">and tracing them back to their </w:t>
      </w:r>
      <w:r w:rsidR="00583E41" w:rsidRPr="00A10BB2">
        <w:rPr>
          <w:rFonts w:asciiTheme="majorBidi" w:eastAsia="Times New Roman" w:hAnsiTheme="majorBidi" w:cstheme="majorBidi"/>
          <w:sz w:val="24"/>
          <w:szCs w:val="24"/>
        </w:rPr>
        <w:t>underlying behavioral genotypes; pattern of causative factors</w:t>
      </w:r>
      <w:r w:rsidRPr="00A10BB2">
        <w:rPr>
          <w:rFonts w:asciiTheme="majorBidi" w:eastAsia="Times New Roman" w:hAnsiTheme="majorBidi" w:cstheme="majorBidi"/>
          <w:sz w:val="24"/>
          <w:szCs w:val="24"/>
        </w:rPr>
        <w:t>. By analyzing the pattern of occurrence for each phenotype, this research aims to provide a mechanistic understanding of road crashes, offering a data-driven foundation for developing targeted safety interventions and improving the reliability of the transport system in Nigeria.</w:t>
      </w:r>
    </w:p>
    <w:p w:rsidR="00B31DE4" w:rsidRPr="00A10BB2" w:rsidRDefault="00B31DE4" w:rsidP="00B31DE4">
      <w:pPr>
        <w:spacing w:line="240" w:lineRule="auto"/>
        <w:jc w:val="both"/>
        <w:rPr>
          <w:rFonts w:asciiTheme="majorBidi" w:eastAsia="Times New Roman" w:hAnsiTheme="majorBidi" w:cstheme="majorBidi"/>
          <w:sz w:val="24"/>
          <w:szCs w:val="24"/>
        </w:rPr>
      </w:pPr>
    </w:p>
    <w:p w:rsidR="00A10BB2" w:rsidRPr="00A10BB2" w:rsidRDefault="00A10BB2" w:rsidP="00A10BB2">
      <w:pPr>
        <w:pStyle w:val="NormalWeb"/>
        <w:jc w:val="both"/>
        <w:rPr>
          <w:rStyle w:val="Strong"/>
          <w:rFonts w:asciiTheme="majorBidi" w:hAnsiTheme="majorBidi" w:cstheme="majorBidi"/>
          <w:sz w:val="28"/>
          <w:szCs w:val="28"/>
        </w:rPr>
      </w:pPr>
      <w:r w:rsidRPr="00A10BB2">
        <w:rPr>
          <w:rStyle w:val="Strong"/>
          <w:rFonts w:asciiTheme="majorBidi" w:hAnsiTheme="majorBidi" w:cstheme="majorBidi"/>
          <w:sz w:val="28"/>
          <w:szCs w:val="28"/>
        </w:rPr>
        <w:t xml:space="preserve">LITERATURE REVIEW </w:t>
      </w:r>
    </w:p>
    <w:p w:rsidR="00855D40" w:rsidRPr="00A10BB2" w:rsidRDefault="00855D40" w:rsidP="00A10BB2">
      <w:pPr>
        <w:pStyle w:val="NormalWeb"/>
        <w:jc w:val="both"/>
        <w:rPr>
          <w:rFonts w:asciiTheme="majorBidi" w:hAnsiTheme="majorBidi" w:cstheme="majorBidi"/>
        </w:rPr>
      </w:pPr>
      <w:r w:rsidRPr="00A10BB2">
        <w:rPr>
          <w:rStyle w:val="Strong"/>
          <w:rFonts w:asciiTheme="majorBidi" w:hAnsiTheme="majorBidi" w:cstheme="majorBidi"/>
        </w:rPr>
        <w:t>Road traffic accidents in Nigeria: scale and context</w:t>
      </w:r>
    </w:p>
    <w:p w:rsidR="00855D40" w:rsidRPr="00A10BB2" w:rsidRDefault="00855D40" w:rsidP="00A10BB2">
      <w:pPr>
        <w:pStyle w:val="NormalWeb"/>
        <w:jc w:val="both"/>
        <w:rPr>
          <w:rFonts w:asciiTheme="majorBidi" w:hAnsiTheme="majorBidi" w:cstheme="majorBidi"/>
        </w:rPr>
      </w:pPr>
      <w:r w:rsidRPr="00A10BB2">
        <w:rPr>
          <w:rFonts w:asciiTheme="majorBidi" w:hAnsiTheme="majorBidi" w:cstheme="majorBidi"/>
        </w:rPr>
        <w:t>In sub-Saharan Africa, the mortality rate</w:t>
      </w:r>
      <w:r w:rsidR="00583E41" w:rsidRPr="00A10BB2">
        <w:rPr>
          <w:rFonts w:asciiTheme="majorBidi" w:hAnsiTheme="majorBidi" w:cstheme="majorBidi"/>
        </w:rPr>
        <w:t xml:space="preserve"> from RTA</w:t>
      </w:r>
      <w:r w:rsidRPr="00A10BB2">
        <w:rPr>
          <w:rFonts w:asciiTheme="majorBidi" w:hAnsiTheme="majorBidi" w:cstheme="majorBidi"/>
        </w:rPr>
        <w:t xml:space="preserve"> is particularly</w:t>
      </w:r>
      <w:r w:rsidR="00583E41" w:rsidRPr="00A10BB2">
        <w:rPr>
          <w:rFonts w:asciiTheme="majorBidi" w:hAnsiTheme="majorBidi" w:cstheme="majorBidi"/>
        </w:rPr>
        <w:t xml:space="preserve"> high</w:t>
      </w:r>
      <w:r w:rsidRPr="00A10BB2">
        <w:rPr>
          <w:rFonts w:asciiTheme="majorBidi" w:hAnsiTheme="majorBidi" w:cstheme="majorBidi"/>
        </w:rPr>
        <w:t>, often exceeding the global average by a considerable margin</w:t>
      </w:r>
      <w:r w:rsidR="00583E41" w:rsidRPr="00A10BB2">
        <w:rPr>
          <w:rFonts w:asciiTheme="majorBidi" w:hAnsiTheme="majorBidi" w:cstheme="majorBidi"/>
        </w:rPr>
        <w:t xml:space="preserve"> </w:t>
      </w:r>
      <w:r w:rsidR="00583E41" w:rsidRPr="00A10BB2">
        <w:rPr>
          <w:rFonts w:asciiTheme="majorBidi" w:hAnsiTheme="majorBidi" w:cstheme="majorBidi"/>
        </w:rPr>
        <w:fldChar w:fldCharType="begin"/>
      </w:r>
      <w:r w:rsidR="00583E41" w:rsidRPr="00A10BB2">
        <w:rPr>
          <w:rFonts w:asciiTheme="majorBidi" w:hAnsiTheme="majorBidi" w:cstheme="majorBidi"/>
        </w:rPr>
        <w:instrText xml:space="preserve"> ADDIN ZOTERO_ITEM CSL_CITATION {"citationID":"5qGlCbg5","properties":{"formattedCitation":"(Godthelp &amp; Ksentini, 2024)","plainCitation":"(Godthelp &amp; Ksentini, 2024)","noteIndex":0},"citationItems":[{"id":210,"uris":["http://zotero.org/users/local/mEOMQCLR/items/AVD5E5ZW"],"itemData":{"id":210,"type":"article-journal","container-title":"Traffic Safety Research","ISSN":"2004-3082","journalAbbreviation":"Traffic Safety Research","page":"e000068-e000068","title":"Specific road safety issues in low-and middle income countries (LMICs): an overview and some illustrative examples","volume":"8","author":[{"family":"Godthelp","given":"Hans"},{"family":"Ksentini","given":"Ahmed"}],"issued":{"date-parts":[["2024"]]}}}],"schema":"https://github.com/citation-style-language/schema/raw/master/csl-citation.json"} </w:instrText>
      </w:r>
      <w:r w:rsidR="00583E41" w:rsidRPr="00A10BB2">
        <w:rPr>
          <w:rFonts w:asciiTheme="majorBidi" w:hAnsiTheme="majorBidi" w:cstheme="majorBidi"/>
        </w:rPr>
        <w:fldChar w:fldCharType="separate"/>
      </w:r>
      <w:r w:rsidR="00583E41" w:rsidRPr="00A10BB2">
        <w:rPr>
          <w:rFonts w:asciiTheme="majorBidi" w:hAnsiTheme="majorBidi" w:cstheme="majorBidi"/>
        </w:rPr>
        <w:t>(</w:t>
      </w:r>
      <w:proofErr w:type="spellStart"/>
      <w:r w:rsidR="00583E41" w:rsidRPr="00A10BB2">
        <w:rPr>
          <w:rFonts w:asciiTheme="majorBidi" w:hAnsiTheme="majorBidi" w:cstheme="majorBidi"/>
        </w:rPr>
        <w:t>Godthelp</w:t>
      </w:r>
      <w:proofErr w:type="spellEnd"/>
      <w:r w:rsidR="00583E41" w:rsidRPr="00A10BB2">
        <w:rPr>
          <w:rFonts w:asciiTheme="majorBidi" w:hAnsiTheme="majorBidi" w:cstheme="majorBidi"/>
        </w:rPr>
        <w:t xml:space="preserve"> &amp; </w:t>
      </w:r>
      <w:proofErr w:type="spellStart"/>
      <w:r w:rsidR="00583E41" w:rsidRPr="00A10BB2">
        <w:rPr>
          <w:rFonts w:asciiTheme="majorBidi" w:hAnsiTheme="majorBidi" w:cstheme="majorBidi"/>
        </w:rPr>
        <w:t>Ksentini</w:t>
      </w:r>
      <w:proofErr w:type="spellEnd"/>
      <w:r w:rsidR="00583E41" w:rsidRPr="00A10BB2">
        <w:rPr>
          <w:rFonts w:asciiTheme="majorBidi" w:hAnsiTheme="majorBidi" w:cstheme="majorBidi"/>
        </w:rPr>
        <w:t>, 2024)</w:t>
      </w:r>
      <w:r w:rsidR="00583E41" w:rsidRPr="00A10BB2">
        <w:rPr>
          <w:rFonts w:asciiTheme="majorBidi" w:hAnsiTheme="majorBidi" w:cstheme="majorBidi"/>
        </w:rPr>
        <w:fldChar w:fldCharType="end"/>
      </w:r>
      <w:r w:rsidRPr="00A10BB2">
        <w:rPr>
          <w:rFonts w:asciiTheme="majorBidi" w:hAnsiTheme="majorBidi" w:cstheme="majorBidi"/>
        </w:rPr>
        <w:t>. Nigeria remains one of the worst-hit nations in this region, with a fatality rate estimated at 21.4 per 100,000 population. The economic consequences are devastating, costing the nation over 80 billion Naira annually and consuming approximately 3% of the Gross Domestic Product</w:t>
      </w:r>
      <w:r w:rsidR="00FD46AA" w:rsidRPr="00A10BB2">
        <w:rPr>
          <w:rFonts w:asciiTheme="majorBidi" w:hAnsiTheme="majorBidi" w:cstheme="majorBidi"/>
        </w:rPr>
        <w:t xml:space="preserve"> </w:t>
      </w:r>
      <w:r w:rsidR="00FD46AA" w:rsidRPr="00A10BB2">
        <w:rPr>
          <w:rFonts w:asciiTheme="majorBidi" w:hAnsiTheme="majorBidi" w:cstheme="majorBidi"/>
        </w:rPr>
        <w:fldChar w:fldCharType="begin"/>
      </w:r>
      <w:r w:rsidR="00FD46AA" w:rsidRPr="00A10BB2">
        <w:rPr>
          <w:rFonts w:asciiTheme="majorBidi" w:hAnsiTheme="majorBidi" w:cstheme="majorBidi"/>
        </w:rPr>
        <w:instrText xml:space="preserve"> ADDIN ZOTERO_ITEM CSL_CITATION {"citationID":"DNGX0wew","properties":{"formattedCitation":"(Taiwo et al., 2024)","plainCitation":"(Taiwo et al., 2024)","noteIndex":0},"citationItems":[{"id":108,"uris":["http://zotero.org/users/local/mEOMQCLR/items/MWGULSEG"],"itemData":{"id":108,"type":"article-journal","abstract":"The influence of risky driving behavior on road traffic accidents (RTAs) is a relationship that requires draconian measures to curtail the rising surge of road traffic accidents among commercial drivers. Any attempt to ignore this will result in continuous loss of lives and properties, thus weakening the global economy, especially in developing countries. The risky driving behaviors of commercial drivers (truck and taxi drivers) in Nigeria require a panacea due to their contribution to RTAs. The study examines the moderating effect of positive driving behavior on commercial truck and taxi drivers’ risky driving behavior and accident involvement relationship. A total of 1823 commercial vehicle drivers (943 taxi drivers and 880 truck drivers) completed the driver behavior questionnaire (DBQ), while the structural equation modeling (SEM) method was used for the analysis. The results indicated a significant moderating effect of positive driving behavior on the risky driving behavior and accident involvement relationship for both commercial truck and taxi drivers in Nigeria. Specifically, the truck drivers had a positive moderating effect, resulting in a decrease in RTAs with an increase in positive driving behavior. In contrast, the taxi drivers had a negative moderating effect. The results suggest that increasing positive driving behavior among truck drivers will enhance their safety, while taxi drivers will need more assessment to identify other risky behaviors that could expose them to more RTAs despite the positive driving behavior. This study will aid decision makers, transport trainers, and driver employers in knowing the importance of enforcing and promoting positive driving behaviors among drivers and include it in driving policy and driver training curricula towards RTA reduction.","container-title":"Journal of Engineering and Applied Science","DOI":"10.1186/s44147-024-00403-z","ISSN":"1110-1903, 2536-9512","issue":"1","journalAbbreviation":"J. Eng. Appl. Sci.","language":"en","page":"68","source":"DOI.org (Crossref)","title":"Influence of commercial drivers’ risky behavior on accident involvement: moderating effect of positive driving behavior","title-short":"Influence of commercial drivers’ risky behavior on accident involvement","volume":"71","author":[{"family":"Taiwo","given":"Olusegun Austine"},{"family":"Mahmud","given":"Norashikin"},{"family":"Hassan","given":"Sitti Asmah"},{"family":"Mohsin","given":"Rahmat Bin"}],"issued":{"date-parts":[["2024",12]]}}}],"schema":"https://github.com/citation-style-language/schema/raw/master/csl-citation.json"} </w:instrText>
      </w:r>
      <w:r w:rsidR="00FD46AA" w:rsidRPr="00A10BB2">
        <w:rPr>
          <w:rFonts w:asciiTheme="majorBidi" w:hAnsiTheme="majorBidi" w:cstheme="majorBidi"/>
        </w:rPr>
        <w:fldChar w:fldCharType="separate"/>
      </w:r>
      <w:r w:rsidR="00FD46AA" w:rsidRPr="00A10BB2">
        <w:rPr>
          <w:rFonts w:asciiTheme="majorBidi" w:hAnsiTheme="majorBidi" w:cstheme="majorBidi"/>
        </w:rPr>
        <w:t>(</w:t>
      </w:r>
      <w:proofErr w:type="spellStart"/>
      <w:r w:rsidR="00FD46AA" w:rsidRPr="00A10BB2">
        <w:rPr>
          <w:rFonts w:asciiTheme="majorBidi" w:hAnsiTheme="majorBidi" w:cstheme="majorBidi"/>
        </w:rPr>
        <w:t>Taiwo</w:t>
      </w:r>
      <w:proofErr w:type="spellEnd"/>
      <w:r w:rsidR="00FD46AA" w:rsidRPr="00A10BB2">
        <w:rPr>
          <w:rFonts w:asciiTheme="majorBidi" w:hAnsiTheme="majorBidi" w:cstheme="majorBidi"/>
        </w:rPr>
        <w:t xml:space="preserve"> et al., 2024)</w:t>
      </w:r>
      <w:r w:rsidR="00FD46AA" w:rsidRPr="00A10BB2">
        <w:rPr>
          <w:rFonts w:asciiTheme="majorBidi" w:hAnsiTheme="majorBidi" w:cstheme="majorBidi"/>
        </w:rPr>
        <w:fldChar w:fldCharType="end"/>
      </w:r>
      <w:r w:rsidRPr="00A10BB2">
        <w:rPr>
          <w:rFonts w:asciiTheme="majorBidi" w:hAnsiTheme="majorBidi" w:cstheme="majorBidi"/>
        </w:rPr>
        <w:t>.</w:t>
      </w:r>
    </w:p>
    <w:p w:rsidR="00855D40" w:rsidRPr="00A10BB2" w:rsidRDefault="00855D40" w:rsidP="00A10BB2">
      <w:pPr>
        <w:pStyle w:val="NormalWeb"/>
        <w:jc w:val="both"/>
        <w:rPr>
          <w:rFonts w:asciiTheme="majorBidi" w:hAnsiTheme="majorBidi" w:cstheme="majorBidi"/>
        </w:rPr>
      </w:pPr>
      <w:r w:rsidRPr="00A10BB2">
        <w:rPr>
          <w:rFonts w:asciiTheme="majorBidi" w:hAnsiTheme="majorBidi" w:cstheme="majorBidi"/>
        </w:rPr>
        <w:t xml:space="preserve">Within Nigeria, </w:t>
      </w:r>
      <w:r w:rsidR="00FD46AA" w:rsidRPr="00A10BB2">
        <w:rPr>
          <w:rFonts w:asciiTheme="majorBidi" w:hAnsiTheme="majorBidi" w:cstheme="majorBidi"/>
        </w:rPr>
        <w:t>k</w:t>
      </w:r>
      <w:r w:rsidRPr="00A10BB2">
        <w:rPr>
          <w:rFonts w:asciiTheme="majorBidi" w:hAnsiTheme="majorBidi" w:cstheme="majorBidi"/>
        </w:rPr>
        <w:t xml:space="preserve">ey corridors </w:t>
      </w:r>
      <w:r w:rsidR="00FD46AA" w:rsidRPr="00A10BB2">
        <w:rPr>
          <w:rFonts w:asciiTheme="majorBidi" w:hAnsiTheme="majorBidi" w:cstheme="majorBidi"/>
        </w:rPr>
        <w:t>such as</w:t>
      </w:r>
      <w:r w:rsidRPr="00A10BB2">
        <w:rPr>
          <w:rFonts w:asciiTheme="majorBidi" w:hAnsiTheme="majorBidi" w:cstheme="majorBidi"/>
        </w:rPr>
        <w:t xml:space="preserve"> the Lagos-Ibadan Expressway are frequently cited as accident hotspots due to heavy traffic volumes and high speeds. Causal factors are typically categorized into human, mechanical, and environmental domains</w:t>
      </w:r>
      <w:r w:rsidR="00FD46AA" w:rsidRPr="00A10BB2">
        <w:rPr>
          <w:rFonts w:asciiTheme="majorBidi" w:hAnsiTheme="majorBidi" w:cstheme="majorBidi"/>
        </w:rPr>
        <w:t xml:space="preserve"> </w:t>
      </w:r>
      <w:r w:rsidR="00FD46AA" w:rsidRPr="00A10BB2">
        <w:rPr>
          <w:rFonts w:asciiTheme="majorBidi" w:hAnsiTheme="majorBidi" w:cstheme="majorBidi"/>
        </w:rPr>
        <w:fldChar w:fldCharType="begin"/>
      </w:r>
      <w:r w:rsidR="00FD46AA" w:rsidRPr="00A10BB2">
        <w:rPr>
          <w:rFonts w:asciiTheme="majorBidi" w:hAnsiTheme="majorBidi" w:cstheme="majorBidi"/>
        </w:rPr>
        <w:instrText xml:space="preserve"> ADDIN ZOTERO_ITEM CSL_CITATION {"citationID":"5FQYA5HU","properties":{"formattedCitation":"(Sagberg, 2007)","plainCitation":"(Sagberg, 2007)","noteIndex":0},"citationItems":[{"id":304,"uris":["http://zotero.org/users/local/mEOMQCLR/items/MWHG2HEU"],"itemData":{"id":304,"type":"report","ISBN":"978-82-480-0796-8","ISSN":"0808-1190","publisher":"Institute of Transport Economics","publisher-place":"Norwegian Centre for Transport Research, Oslo","title":"A methodological study of the Driving Reliability and Error Analysis Method (DREAM)","URL":"https://www.toi.no/getfile.php/137962-1200992223/Publikasjoner/T%C3%98I%20rapporter/2007/912-2007/912-2007-nett.pdf","author":[{"family":"Sagberg","given":"Fridulv"}],"accessed":{"date-parts":[["2026",5,16]]},"issued":{"date-parts":[["2007",12]]}}}],"schema":"https://github.com/citation-style-language/schema/raw/master/csl-citation.json"} </w:instrText>
      </w:r>
      <w:r w:rsidR="00FD46AA" w:rsidRPr="00A10BB2">
        <w:rPr>
          <w:rFonts w:asciiTheme="majorBidi" w:hAnsiTheme="majorBidi" w:cstheme="majorBidi"/>
        </w:rPr>
        <w:fldChar w:fldCharType="separate"/>
      </w:r>
      <w:r w:rsidR="00FD46AA" w:rsidRPr="00A10BB2">
        <w:rPr>
          <w:rFonts w:asciiTheme="majorBidi" w:hAnsiTheme="majorBidi" w:cstheme="majorBidi"/>
        </w:rPr>
        <w:t>(</w:t>
      </w:r>
      <w:proofErr w:type="spellStart"/>
      <w:r w:rsidR="00FD46AA" w:rsidRPr="00A10BB2">
        <w:rPr>
          <w:rFonts w:asciiTheme="majorBidi" w:hAnsiTheme="majorBidi" w:cstheme="majorBidi"/>
        </w:rPr>
        <w:t>Sagberg</w:t>
      </w:r>
      <w:proofErr w:type="spellEnd"/>
      <w:r w:rsidR="00FD46AA" w:rsidRPr="00A10BB2">
        <w:rPr>
          <w:rFonts w:asciiTheme="majorBidi" w:hAnsiTheme="majorBidi" w:cstheme="majorBidi"/>
        </w:rPr>
        <w:t>, 2007)</w:t>
      </w:r>
      <w:r w:rsidR="00FD46AA" w:rsidRPr="00A10BB2">
        <w:rPr>
          <w:rFonts w:asciiTheme="majorBidi" w:hAnsiTheme="majorBidi" w:cstheme="majorBidi"/>
        </w:rPr>
        <w:fldChar w:fldCharType="end"/>
      </w:r>
      <w:r w:rsidRPr="00A10BB2">
        <w:rPr>
          <w:rFonts w:asciiTheme="majorBidi" w:hAnsiTheme="majorBidi" w:cstheme="majorBidi"/>
        </w:rPr>
        <w:t xml:space="preserve">. Environmental factors </w:t>
      </w:r>
      <w:r w:rsidR="00FD46AA" w:rsidRPr="00A10BB2">
        <w:rPr>
          <w:rFonts w:asciiTheme="majorBidi" w:hAnsiTheme="majorBidi" w:cstheme="majorBidi"/>
        </w:rPr>
        <w:t xml:space="preserve">found to influence accident </w:t>
      </w:r>
      <w:r w:rsidRPr="00A10BB2">
        <w:rPr>
          <w:rFonts w:asciiTheme="majorBidi" w:hAnsiTheme="majorBidi" w:cstheme="majorBidi"/>
        </w:rPr>
        <w:t>include inadequate infrastructure, such as the absence of road signs, deep potholes, and poor road design</w:t>
      </w:r>
      <w:r w:rsidR="00FD46AA" w:rsidRPr="00A10BB2">
        <w:rPr>
          <w:rFonts w:asciiTheme="majorBidi" w:hAnsiTheme="majorBidi" w:cstheme="majorBidi"/>
        </w:rPr>
        <w:t xml:space="preserve"> </w:t>
      </w:r>
      <w:r w:rsidR="00FD46AA" w:rsidRPr="00A10BB2">
        <w:rPr>
          <w:rFonts w:asciiTheme="majorBidi" w:hAnsiTheme="majorBidi" w:cstheme="majorBidi"/>
        </w:rPr>
        <w:fldChar w:fldCharType="begin"/>
      </w:r>
      <w:r w:rsidR="00FD46AA" w:rsidRPr="00A10BB2">
        <w:rPr>
          <w:rFonts w:asciiTheme="majorBidi" w:hAnsiTheme="majorBidi" w:cstheme="majorBidi"/>
        </w:rPr>
        <w:instrText xml:space="preserve"> ADDIN ZOTERO_ITEM CSL_CITATION {"citationID":"3jw15Aew","properties":{"formattedCitation":"(Adeleke et al., 2021; Naallah et al., 2024; Uzondu et al., 2022)","plainCitation":"(Adeleke et al., 2021; Naallah et al., 2024; Uzondu et al., 2022)","noteIndex":0},"citationItems":[{"id":309,"uris":["http://zotero.org/users/local/mEOMQCLR/items/HEYFTMB6"],"itemData":{"id":309,"type":"article-journal","container-title":"International Journal of Injury Control and Safety Promotion","DOI":"10.1080/17457300.2020.1823996","ISSN":"1745-7300, 1745-7319","issue":"1","journalAbbreviation":"International Journal of Injury Control and Safety Promotion","language":"en","page":"3-15","source":"DOI.org (Crossref)","title":"Geographical patterns and effects of human and mechanical factors on road traffic crashes in Nigeria","volume":"28","author":[{"family":"Adeleke","given":"Richard"},{"family":"Osayomi","given":"Tolulope"},{"family":"Iyanda","given":"Ayodeji E"}],"issued":{"date-parts":[["2021",1,2]]}}},{"id":295,"uris":["http://zotero.org/users/local/mEOMQCLR/items/2G3HSC5G"],"itemData":{"id":295,"type":"article-journal","abstract":"Road traffic accidents (RTAs) are critical global issue, resulting in over 1.3 million deaths annually, with the burden disproportionately affecting low and middle income countries like Nigeria. Thus, the objective of this paper is to develop a predictive model for Road Traffic Accident Involvement in Southwest Nigeria: A Case Study of Ekiti, Osun, and Oyo States using appropriate standard methods after collecting accident data from relevant agencies for a period of ten years (2014-2023). The results indicate a strong correlation between accident cases and the number of people involved, with fatal and minor accidents having the most significant effects. The model explains 75.5% of the variance in accident outcomes, offering insights into predictive trends that can inform road safety interventions. The study highlights the importance of data-driven approaches in mitigating RTAs and improving road safety management in the study region. Recommendations include stricter traffic law enforcement, enhanced road maintenance, and safety education initiatives to reduce the frequency and severity of accidents in the region.","container-title":"Journal of Applied Sciences and Environmental Management","DOI":"10.4314/jasem.v28i10.54","ISSN":"2659-1499, 2659-1502","journalAbbreviation":"jasem","page":"3385-3390","source":"DOI.org (Crossref)","title":"Development of a Predictive Model for Road Traffic Accident Involvement in Southwest Nigeria: A Case Study of Ekiti, Osun, and Oyo State","title-short":"Development of a Predictive Model for Road Traffic Accident Involvement in Southwest Nigeria","author":[{"family":"Naallah","given":"A. B."},{"family":"Ibitoye","given":"A. B."},{"family":"Subair","given":"S. O."}],"issued":{"date-parts":[["2024",10,30]]}}},{"id":27,"uris":["http://zotero.org/users/local/mEOMQCLR/items/EAWB87T9"],"itemData":{"id":27,"type":"article-journal","abstract":"Stakeholders play a crucial role in ensuring the smooth design and implementation of policies worldwide. This research presents the results of three focus groups carried out with stakeholders from different transport ministries and agencies involved in road safety in Nigeria. It aimed to understand their perception of road safety in Nigeria through discussing the road safety situation, measures, and strategies for improvement. Results showed that poor road design, organisation and implementation of road safety legislation, road user behaviour and inadequate research were impeding the improvement of road safety in Nigeria. Amongst the road safety measures discussed, public education and information campaigns were rated by each stakeholder group as very effective and easy to implement despite this not being supported by the wider literature. However, there were some variations in perception regarding the effectiveness of measures such as traffic control, road design and maintenance. Improving the road safety situation in Nigeria would require more concerted effort and an overall system-based policy reform involving both government and road users. The results of this study will contribute to and provide research evidence-based recommendations needed to design and develop integrated road safety policies and sustainable implementation strategies in Nigeria and other developing countries.","container-title":"International Journal of Injury Control and Safety Promotion","DOI":"10.1080/17457300.2022.2087230","ISSN":"1745-7300, 1745-7319","issue":"4","journalAbbreviation":"International Journal of Injury Control and Safety Promotion","language":"en","page":"522-532","source":"DOI.org (Crossref)","title":"Road safety in Nigeria: unravelling the challenges, measures, and strategies for improvement","title-short":"Road safety in Nigeria","volume":"29","author":[{"family":"Uzondu","given":"Chinebuli"},{"family":"Jamson","given":"Samantha"},{"family":"Marsden","given":"Greg"}],"issued":{"date-parts":[["2022",10,2]]}}}],"schema":"https://github.com/citation-style-language/schema/raw/master/csl-citation.json"} </w:instrText>
      </w:r>
      <w:r w:rsidR="00FD46AA" w:rsidRPr="00A10BB2">
        <w:rPr>
          <w:rFonts w:asciiTheme="majorBidi" w:hAnsiTheme="majorBidi" w:cstheme="majorBidi"/>
        </w:rPr>
        <w:fldChar w:fldCharType="separate"/>
      </w:r>
      <w:r w:rsidR="00FD46AA" w:rsidRPr="00A10BB2">
        <w:rPr>
          <w:rFonts w:asciiTheme="majorBidi" w:hAnsiTheme="majorBidi" w:cstheme="majorBidi"/>
        </w:rPr>
        <w:t>(</w:t>
      </w:r>
      <w:proofErr w:type="spellStart"/>
      <w:r w:rsidR="00FD46AA" w:rsidRPr="00A10BB2">
        <w:rPr>
          <w:rFonts w:asciiTheme="majorBidi" w:hAnsiTheme="majorBidi" w:cstheme="majorBidi"/>
        </w:rPr>
        <w:t>Adeleke</w:t>
      </w:r>
      <w:proofErr w:type="spellEnd"/>
      <w:r w:rsidR="00FD46AA" w:rsidRPr="00A10BB2">
        <w:rPr>
          <w:rFonts w:asciiTheme="majorBidi" w:hAnsiTheme="majorBidi" w:cstheme="majorBidi"/>
        </w:rPr>
        <w:t xml:space="preserve"> et al., 2021; </w:t>
      </w:r>
      <w:proofErr w:type="spellStart"/>
      <w:r w:rsidR="00FD46AA" w:rsidRPr="00A10BB2">
        <w:rPr>
          <w:rFonts w:asciiTheme="majorBidi" w:hAnsiTheme="majorBidi" w:cstheme="majorBidi"/>
        </w:rPr>
        <w:t>Naallah</w:t>
      </w:r>
      <w:proofErr w:type="spellEnd"/>
      <w:r w:rsidR="00FD46AA" w:rsidRPr="00A10BB2">
        <w:rPr>
          <w:rFonts w:asciiTheme="majorBidi" w:hAnsiTheme="majorBidi" w:cstheme="majorBidi"/>
        </w:rPr>
        <w:t xml:space="preserve"> et al., 2024; </w:t>
      </w:r>
      <w:proofErr w:type="spellStart"/>
      <w:r w:rsidR="00FD46AA" w:rsidRPr="00A10BB2">
        <w:rPr>
          <w:rFonts w:asciiTheme="majorBidi" w:hAnsiTheme="majorBidi" w:cstheme="majorBidi"/>
        </w:rPr>
        <w:t>Uzondu</w:t>
      </w:r>
      <w:proofErr w:type="spellEnd"/>
      <w:r w:rsidR="00FD46AA" w:rsidRPr="00A10BB2">
        <w:rPr>
          <w:rFonts w:asciiTheme="majorBidi" w:hAnsiTheme="majorBidi" w:cstheme="majorBidi"/>
        </w:rPr>
        <w:t xml:space="preserve"> et al., 2022)</w:t>
      </w:r>
      <w:r w:rsidR="00FD46AA" w:rsidRPr="00A10BB2">
        <w:rPr>
          <w:rFonts w:asciiTheme="majorBidi" w:hAnsiTheme="majorBidi" w:cstheme="majorBidi"/>
        </w:rPr>
        <w:fldChar w:fldCharType="end"/>
      </w:r>
      <w:r w:rsidRPr="00A10BB2">
        <w:rPr>
          <w:rFonts w:asciiTheme="majorBidi" w:hAnsiTheme="majorBidi" w:cstheme="majorBidi"/>
        </w:rPr>
        <w:t xml:space="preserve">. Mechanical factors often involve the use of substandard </w:t>
      </w:r>
      <w:r w:rsidR="00FD46AA" w:rsidRPr="00A10BB2">
        <w:rPr>
          <w:rFonts w:asciiTheme="majorBidi" w:hAnsiTheme="majorBidi" w:cstheme="majorBidi"/>
        </w:rPr>
        <w:t>used</w:t>
      </w:r>
      <w:r w:rsidRPr="00A10BB2">
        <w:rPr>
          <w:rFonts w:asciiTheme="majorBidi" w:hAnsiTheme="majorBidi" w:cstheme="majorBidi"/>
        </w:rPr>
        <w:t xml:space="preserve"> </w:t>
      </w:r>
      <w:r w:rsidR="00FD46AA" w:rsidRPr="00A10BB2">
        <w:rPr>
          <w:rFonts w:asciiTheme="majorBidi" w:hAnsiTheme="majorBidi" w:cstheme="majorBidi"/>
        </w:rPr>
        <w:t>tires</w:t>
      </w:r>
      <w:r w:rsidRPr="00A10BB2">
        <w:rPr>
          <w:rFonts w:asciiTheme="majorBidi" w:hAnsiTheme="majorBidi" w:cstheme="majorBidi"/>
        </w:rPr>
        <w:t xml:space="preserve"> and brake failures resulting from poor maintenance regimes</w:t>
      </w:r>
      <w:r w:rsidR="00FD46AA" w:rsidRPr="00A10BB2">
        <w:rPr>
          <w:rFonts w:asciiTheme="majorBidi" w:hAnsiTheme="majorBidi" w:cstheme="majorBidi"/>
        </w:rPr>
        <w:t xml:space="preserve"> </w:t>
      </w:r>
      <w:r w:rsidR="00FD46AA" w:rsidRPr="00A10BB2">
        <w:rPr>
          <w:rFonts w:asciiTheme="majorBidi" w:hAnsiTheme="majorBidi" w:cstheme="majorBidi"/>
        </w:rPr>
        <w:fldChar w:fldCharType="begin"/>
      </w:r>
      <w:r w:rsidR="00FD46AA" w:rsidRPr="00A10BB2">
        <w:rPr>
          <w:rFonts w:asciiTheme="majorBidi" w:hAnsiTheme="majorBidi" w:cstheme="majorBidi"/>
        </w:rPr>
        <w:instrText xml:space="preserve"> ADDIN ZOTERO_ITEM CSL_CITATION {"citationID":"VoJyPAql","properties":{"formattedCitation":"(Adeleke et al., 2021; Akanbi et al., 2009; Onwusoronye et al., 2025)","plainCitation":"(Adeleke et al., 2021; Akanbi et al., 2009; Onwusoronye et al., 2025)","noteIndex":0},"citationItems":[{"id":309,"uris":["http://zotero.org/users/local/mEOMQCLR/items/HEYFTMB6"],"itemData":{"id":309,"type":"article-journal","container-title":"International Journal of Injury Control and Safety Promotion","DOI":"10.1080/17457300.2020.1823996","ISSN":"1745-7300, 1745-7319","issue":"1","journalAbbreviation":"International Journal of Injury Control and Safety Promotion","language":"en","page":"3-15","source":"DOI.org (Crossref)","title":"Geographical patterns and effects of human and mechanical factors on road traffic crashes in Nigeria","volume":"28","author":[{"family":"Adeleke","given":"Richard"},{"family":"Osayomi","given":"Tolulope"},{"family":"Iyanda","given":"Ayodeji E"}],"issued":{"date-parts":[["2021",1,2]]}}},{"id":315,"uris":["http://zotero.org/users/local/mEOMQCLR/items/M75RPU4P"],"itemData":{"id":315,"type":"article-journal","abstract":"Purpose\n              The purpose of this paper is to identify the factors responsible for road traffic accidents among commercial commuter drivers in Lagos, Nigeria.\n            \n            \n              Design/methodology/approach\n              A total of 188 commercial drivers, driving 18‐seater mass transit buses in inter‐city highways were studied. Their accident records for the previous three years collected from Police records, Federal Road Safety Commission records, self‐administered questionnaires and observation of driving habits of the drivers. Their eye status were measured and data also collected from the Driver Union's Insurance Agency. A total of 25 human factor variables, identified as possible contributors to road traffic accidents were studied.\n            \n            \n              Findings\n              \n                Six variables were found as possible significant contributors to road traffic accidents. They are old age, overtaking, overspeeding, religious affiliation, bad brake conditions and use of bad tyres. When the variables were subjected to two‐way interactions, 44 variable combinations were significant (\n                p\n                &lt; 0.05) with\n                R\n                2\n                of 0.994 and residual error of 1.165.\n              \n            \n            \n              Research limitations/implications\n              Accidents are not usually caused by single variables but by a combination of variables.\n            \n            \n              Originality/value\n              Apart from variables commonly found in the literature as possible causes of road traffic accidents, there may be some factors that may be peculiar to some countries like religious affiliation, belief in use of charms to protect drivers from accident and eye problems that are not identified because of lack of regular tests among others.","container-title":"Disaster Prevention and Management: An International Journal","DOI":"10.1108/09653560910984456","ISSN":"0965-3562","issue":"4","language":"en","license":"https://www.emerald.com/insight/site-policies","page":"397-409","source":"DOI.org (Crossref)","title":"Human factors in traffic accidents in Lagos, Nigeria","volume":"18","author":[{"family":"Akanbi","given":"O.G."},{"family":"Charles‐Owaba","given":"O.E."},{"family":"Oluleye","given":"A.E."}],"issued":{"date-parts":[["2009",8,28]]}}},{"id":308,"uris":["http://zotero.org/users/local/mEOMQCLR/items/BAQH78PV"],"itemData":{"id":308,"type":"article-journal","abstract":"The importance of road transportation in Nigeria is on daily basis being challenged by the increasing number of road traffic crashes with their attendant devastating personal, social and economic consequences. This study examined the trends and patterns of road traffic crashes, injuries and fatalities in Anambra State, Nigeria. Road traffic crash data were collected from the Federal Road Safety Corps (FRSC) Anambra State Sector Command, Awka. Descriptive statistical analysis and Pareto analysis were used to analyse crash data in the State. The descriptive analysis of the data showed that 18.84% of the crashes involved minor injury, 57.30% involved serious injury and 23.86% involved fatal injuries. The result revealed that although the trend in the number of road traffic crashes is decreasing, the number of lives being lost in road traffic crashes isstill increasing. 76.7% of those killed were males and 23.3% were females; and 64.3% of those injured were males while 35.7% were females. The result also revealed that 76%, 20% and 4% of the crashes were caused by human factors, vehicle factors and environmental factors respectively.The Pareto analysis revealed that over speeding (speed violation), loss of control, dangerous (reckless) driving, route violation, tyre burst and brake failure were the 20% of the contributing factors that contributed to over 80% of the crashes in the State. Improved data collection, availability of accurate data, thorough analysis of such data, and development and implementation of adequate programs would help to reduce injuries and fatalities caused by road traffic crashes in Nigeria. The recommendations given in this study would help to reduce road traffic crashes in Nigeria.","container-title":"International Journal of Applied Sciences,","ISSN":"2992-247X","issue":"09","language":"en","publisher":"HAL Open Science","source":"Zotero","title":"''Trends and Patterns of Road Traffic Crashes, Injuries and Fatalities in Nigeria'' Trends and Patterns of Road Traffic Crashes, Injuries and Fatalities in Nigeria","URL":"https://hal.science/hal-05272673v1","volume":"08","author":[{"family":"Onwusoronye","given":"Onwura Uchendu"},{"family":"Chukwutoo","given":"Ihueze Christopher"},{"family":"U-Dominic","given":"Chukwuebuka Martinjoe"},{"family":"Godspower","given":"Ekwueme Onyekachukwu"}],"issued":{"date-parts":[["2025"]]}}}],"schema":"https://github.com/citation-style-language/schema/raw/master/csl-citation.json"} </w:instrText>
      </w:r>
      <w:r w:rsidR="00FD46AA" w:rsidRPr="00A10BB2">
        <w:rPr>
          <w:rFonts w:asciiTheme="majorBidi" w:hAnsiTheme="majorBidi" w:cstheme="majorBidi"/>
        </w:rPr>
        <w:fldChar w:fldCharType="separate"/>
      </w:r>
      <w:r w:rsidR="00FD46AA" w:rsidRPr="00A10BB2">
        <w:rPr>
          <w:rFonts w:asciiTheme="majorBidi" w:hAnsiTheme="majorBidi" w:cstheme="majorBidi"/>
        </w:rPr>
        <w:t>(</w:t>
      </w:r>
      <w:proofErr w:type="spellStart"/>
      <w:r w:rsidR="00FD46AA" w:rsidRPr="00A10BB2">
        <w:rPr>
          <w:rFonts w:asciiTheme="majorBidi" w:hAnsiTheme="majorBidi" w:cstheme="majorBidi"/>
        </w:rPr>
        <w:t>Adeleke</w:t>
      </w:r>
      <w:proofErr w:type="spellEnd"/>
      <w:r w:rsidR="00FD46AA" w:rsidRPr="00A10BB2">
        <w:rPr>
          <w:rFonts w:asciiTheme="majorBidi" w:hAnsiTheme="majorBidi" w:cstheme="majorBidi"/>
        </w:rPr>
        <w:t xml:space="preserve"> et al., 2021; </w:t>
      </w:r>
      <w:proofErr w:type="spellStart"/>
      <w:r w:rsidR="00FD46AA" w:rsidRPr="00A10BB2">
        <w:rPr>
          <w:rFonts w:asciiTheme="majorBidi" w:hAnsiTheme="majorBidi" w:cstheme="majorBidi"/>
        </w:rPr>
        <w:t>Akanbi</w:t>
      </w:r>
      <w:proofErr w:type="spellEnd"/>
      <w:r w:rsidR="00FD46AA" w:rsidRPr="00A10BB2">
        <w:rPr>
          <w:rFonts w:asciiTheme="majorBidi" w:hAnsiTheme="majorBidi" w:cstheme="majorBidi"/>
        </w:rPr>
        <w:t xml:space="preserve"> et al., 2009; </w:t>
      </w:r>
      <w:proofErr w:type="spellStart"/>
      <w:r w:rsidR="00FD46AA" w:rsidRPr="00A10BB2">
        <w:rPr>
          <w:rFonts w:asciiTheme="majorBidi" w:hAnsiTheme="majorBidi" w:cstheme="majorBidi"/>
        </w:rPr>
        <w:t>Onwusoronye</w:t>
      </w:r>
      <w:proofErr w:type="spellEnd"/>
      <w:r w:rsidR="00FD46AA" w:rsidRPr="00A10BB2">
        <w:rPr>
          <w:rFonts w:asciiTheme="majorBidi" w:hAnsiTheme="majorBidi" w:cstheme="majorBidi"/>
        </w:rPr>
        <w:t xml:space="preserve"> et al., 2025)</w:t>
      </w:r>
      <w:r w:rsidR="00FD46AA" w:rsidRPr="00A10BB2">
        <w:rPr>
          <w:rFonts w:asciiTheme="majorBidi" w:hAnsiTheme="majorBidi" w:cstheme="majorBidi"/>
        </w:rPr>
        <w:fldChar w:fldCharType="end"/>
      </w:r>
      <w:r w:rsidRPr="00A10BB2">
        <w:rPr>
          <w:rFonts w:asciiTheme="majorBidi" w:hAnsiTheme="majorBidi" w:cstheme="majorBidi"/>
        </w:rPr>
        <w:t>. However, human error is the dominant contributor, estimated to account for between 64% and 95% of all traffic crashes in the country</w:t>
      </w:r>
      <w:r w:rsidR="00FD46AA" w:rsidRPr="00A10BB2">
        <w:rPr>
          <w:rFonts w:asciiTheme="majorBidi" w:hAnsiTheme="majorBidi" w:cstheme="majorBidi"/>
        </w:rPr>
        <w:t xml:space="preserve"> </w:t>
      </w:r>
      <w:r w:rsidR="00FD46AA" w:rsidRPr="00A10BB2">
        <w:rPr>
          <w:rFonts w:asciiTheme="majorBidi" w:hAnsiTheme="majorBidi" w:cstheme="majorBidi"/>
        </w:rPr>
        <w:fldChar w:fldCharType="begin"/>
      </w:r>
      <w:r w:rsidR="00FD46AA" w:rsidRPr="00A10BB2">
        <w:rPr>
          <w:rFonts w:asciiTheme="majorBidi" w:hAnsiTheme="majorBidi" w:cstheme="majorBidi"/>
        </w:rPr>
        <w:instrText xml:space="preserve"> ADDIN ZOTERO_ITEM CSL_CITATION {"citationID":"wvZNP7r4","properties":{"formattedCitation":"(Naallah et al., 2024; Onwusoronye et al., 2025; Taiwo et al., 2024)","plainCitation":"(Naallah et al., 2024; Onwusoronye et al., 2025; Taiwo et al., 2024)","noteIndex":0},"citationItems":[{"id":295,"uris":["http://zotero.org/users/local/mEOMQCLR/items/2G3HSC5G"],"itemData":{"id":295,"type":"article-journal","abstract":"Road traffic accidents (RTAs) are critical global issue, resulting in over 1.3 million deaths annually, with the burden disproportionately affecting low and middle income countries like Nigeria. Thus, the objective of this paper is to develop a predictive model for Road Traffic Accident Involvement in Southwest Nigeria: A Case Study of Ekiti, Osun, and Oyo States using appropriate standard methods after collecting accident data from relevant agencies for a period of ten years (2014-2023). The results indicate a strong correlation between accident cases and the number of people involved, with fatal and minor accidents having the most significant effects. The model explains 75.5% of the variance in accident outcomes, offering insights into predictive trends that can inform road safety interventions. The study highlights the importance of data-driven approaches in mitigating RTAs and improving road safety management in the study region. Recommendations include stricter traffic law enforcement, enhanced road maintenance, and safety education initiatives to reduce the frequency and severity of accidents in the region.","container-title":"Journal of Applied Sciences and Environmental Management","DOI":"10.4314/jasem.v28i10.54","ISSN":"2659-1499, 2659-1502","journalAbbreviation":"jasem","page":"3385-3390","source":"DOI.org (Crossref)","title":"Development of a Predictive Model for Road Traffic Accident Involvement in Southwest Nigeria: A Case Study of Ekiti, Osun, and Oyo State","title-short":"Development of a Predictive Model for Road Traffic Accident Involvement in Southwest Nigeria","author":[{"family":"Naallah","given":"A. B."},{"family":"Ibitoye","given":"A. B."},{"family":"Subair","given":"S. O."}],"issued":{"date-parts":[["2024",10,30]]}}},{"id":308,"uris":["http://zotero.org/users/local/mEOMQCLR/items/BAQH78PV"],"itemData":{"id":308,"type":"article-journal","abstract":"The importance of road transportation in Nigeria is on daily basis being challenged by the increasing number of road traffic crashes with their attendant devastating personal, social and economic consequences. This study examined the trends and patterns of road traffic crashes, injuries and fatalities in Anambra State, Nigeria. Road traffic crash data were collected from the Federal Road Safety Corps (FRSC) Anambra State Sector Command, Awka. Descriptive statistical analysis and Pareto analysis were used to analyse crash data in the State. The descriptive analysis of the data showed that 18.84% of the crashes involved minor injury, 57.30% involved serious injury and 23.86% involved fatal injuries. The result revealed that although the trend in the number of road traffic crashes is decreasing, the number of lives being lost in road traffic crashes isstill increasing. 76.7% of those killed were males and 23.3% were females; and 64.3% of those injured were males while 35.7% were females. The result also revealed that 76%, 20% and 4% of the crashes were caused by human factors, vehicle factors and environmental factors respectively.The Pareto analysis revealed that over speeding (speed violation), loss of control, dangerous (reckless) driving, route violation, tyre burst and brake failure were the 20% of the contributing factors that contributed to over 80% of the crashes in the State. Improved data collection, availability of accurate data, thorough analysis of such data, and development and implementation of adequate programs would help to reduce injuries and fatalities caused by road traffic crashes in Nigeria. The recommendations given in this study would help to reduce road traffic crashes in Nigeria.","container-title":"International Journal of Applied Sciences,","ISSN":"2992-247X","issue":"09","language":"en","publisher":"HAL Open Science","source":"Zotero","title":"''Trends and Patterns of Road Traffic Crashes, Injuries and Fatalities in Nigeria'' Trends and Patterns of Road Traffic Crashes, Injuries and Fatalities in Nigeria","URL":"https://hal.science/hal-05272673v1","volume":"08","author":[{"family":"Onwusoronye","given":"Onwura Uchendu"},{"family":"Chukwutoo","given":"Ihueze Christopher"},{"family":"U-Dominic","given":"Chukwuebuka Martinjoe"},{"family":"Godspower","given":"Ekwueme Onyekachukwu"}],"issued":{"date-parts":[["2025"]]}}},{"id":108,"uris":["http://zotero.org/users/local/mEOMQCLR/items/MWGULSEG"],"itemData":{"id":108,"type":"article-journal","abstract":"The influence of risky driving behavior on road traffic accidents (RTAs) is a relationship that requires draconian measures to curtail the rising surge of road traffic accidents among commercial drivers. Any attempt to ignore this will result in continuous loss of lives and properties, thus weakening the global economy, especially in developing countries. The risky driving behaviors of commercial drivers (truck and taxi drivers) in Nigeria require a panacea due to their contribution to RTAs. The study examines the moderating effect of positive driving behavior on commercial truck and taxi drivers’ risky driving behavior and accident involvement relationship. A total of 1823 commercial vehicle drivers (943 taxi drivers and 880 truck drivers) completed the driver behavior questionnaire (DBQ), while the structural equation modeling (SEM) method was used for the analysis. The results indicated a significant moderating effect of positive driving behavior on the risky driving behavior and accident involvement relationship for both commercial truck and taxi drivers in Nigeria. Specifically, the truck drivers had a positive moderating effect, resulting in a decrease in RTAs with an increase in positive driving behavior. In contrast, the taxi drivers had a negative moderating effect. The results suggest that increasing positive driving behavior among truck drivers will enhance their safety, while taxi drivers will need more assessment to identify other risky behaviors that could expose them to more RTAs despite the positive driving behavior. This study will aid decision makers, transport trainers, and driver employers in knowing the importance of enforcing and promoting positive driving behaviors among drivers and include it in driving policy and driver training curricula towards RTA reduction.","container-title":"Journal of Engineering and Applied Science","DOI":"10.1186/s44147-024-00403-z","ISSN":"1110-1903, 2536-9512","issue":"1","journalAbbreviation":"J. Eng. Appl. Sci.","language":"en","page":"68","source":"DOI.org (Crossref)","title":"Influence of commercial drivers’ risky behavior on accident involvement: moderating effect of positive driving behavior","title-short":"Influence of commercial drivers’ risky behavior on accident involvement","volume":"71","author":[{"family":"Taiwo","given":"Olusegun Austine"},{"family":"Mahmud","given":"Norashikin"},{"family":"Hassan","given":"Sitti Asmah"},{"family":"Mohsin","given":"Rahmat Bin"}],"issued":{"date-parts":[["2024",12]]}}}],"schema":"https://github.com/citation-style-language/schema/raw/master/csl-citation.json"} </w:instrText>
      </w:r>
      <w:r w:rsidR="00FD46AA" w:rsidRPr="00A10BB2">
        <w:rPr>
          <w:rFonts w:asciiTheme="majorBidi" w:hAnsiTheme="majorBidi" w:cstheme="majorBidi"/>
        </w:rPr>
        <w:fldChar w:fldCharType="separate"/>
      </w:r>
      <w:r w:rsidR="00FD46AA" w:rsidRPr="00A10BB2">
        <w:rPr>
          <w:rFonts w:asciiTheme="majorBidi" w:hAnsiTheme="majorBidi" w:cstheme="majorBidi"/>
        </w:rPr>
        <w:t>(</w:t>
      </w:r>
      <w:proofErr w:type="spellStart"/>
      <w:r w:rsidR="00FD46AA" w:rsidRPr="00A10BB2">
        <w:rPr>
          <w:rFonts w:asciiTheme="majorBidi" w:hAnsiTheme="majorBidi" w:cstheme="majorBidi"/>
        </w:rPr>
        <w:t>Naallah</w:t>
      </w:r>
      <w:proofErr w:type="spellEnd"/>
      <w:r w:rsidR="00FD46AA" w:rsidRPr="00A10BB2">
        <w:rPr>
          <w:rFonts w:asciiTheme="majorBidi" w:hAnsiTheme="majorBidi" w:cstheme="majorBidi"/>
        </w:rPr>
        <w:t xml:space="preserve"> et al., 2024; </w:t>
      </w:r>
      <w:proofErr w:type="spellStart"/>
      <w:r w:rsidR="00FD46AA" w:rsidRPr="00A10BB2">
        <w:rPr>
          <w:rFonts w:asciiTheme="majorBidi" w:hAnsiTheme="majorBidi" w:cstheme="majorBidi"/>
        </w:rPr>
        <w:t>Onwusoronye</w:t>
      </w:r>
      <w:proofErr w:type="spellEnd"/>
      <w:r w:rsidR="00FD46AA" w:rsidRPr="00A10BB2">
        <w:rPr>
          <w:rFonts w:asciiTheme="majorBidi" w:hAnsiTheme="majorBidi" w:cstheme="majorBidi"/>
        </w:rPr>
        <w:t xml:space="preserve"> et al., 2025; </w:t>
      </w:r>
      <w:proofErr w:type="spellStart"/>
      <w:r w:rsidR="00FD46AA" w:rsidRPr="00A10BB2">
        <w:rPr>
          <w:rFonts w:asciiTheme="majorBidi" w:hAnsiTheme="majorBidi" w:cstheme="majorBidi"/>
        </w:rPr>
        <w:t>Taiwo</w:t>
      </w:r>
      <w:proofErr w:type="spellEnd"/>
      <w:r w:rsidR="00FD46AA" w:rsidRPr="00A10BB2">
        <w:rPr>
          <w:rFonts w:asciiTheme="majorBidi" w:hAnsiTheme="majorBidi" w:cstheme="majorBidi"/>
        </w:rPr>
        <w:t xml:space="preserve"> et al., 2024)</w:t>
      </w:r>
      <w:r w:rsidR="00FD46AA" w:rsidRPr="00A10BB2">
        <w:rPr>
          <w:rFonts w:asciiTheme="majorBidi" w:hAnsiTheme="majorBidi" w:cstheme="majorBidi"/>
        </w:rPr>
        <w:fldChar w:fldCharType="end"/>
      </w:r>
      <w:r w:rsidRPr="00A10BB2">
        <w:rPr>
          <w:rFonts w:asciiTheme="majorBidi" w:hAnsiTheme="majorBidi" w:cstheme="majorBidi"/>
        </w:rPr>
        <w:t xml:space="preserve">. Speed violation </w:t>
      </w:r>
      <w:r w:rsidRPr="00A10BB2">
        <w:rPr>
          <w:rFonts w:asciiTheme="majorBidi" w:hAnsiTheme="majorBidi" w:cstheme="majorBidi"/>
        </w:rPr>
        <w:lastRenderedPageBreak/>
        <w:t>is the most prominent human factor, contributing to roughly 44% of Nigerian crashes, followed by dangerous driving, fatigue, and the use of mobile phones while driving</w:t>
      </w:r>
      <w:r w:rsidR="00A85FAB" w:rsidRPr="00A10BB2">
        <w:rPr>
          <w:rFonts w:asciiTheme="majorBidi" w:hAnsiTheme="majorBidi" w:cstheme="majorBidi"/>
        </w:rPr>
        <w:t xml:space="preserve"> </w:t>
      </w:r>
      <w:r w:rsidR="00A85FAB" w:rsidRPr="00A10BB2">
        <w:rPr>
          <w:rFonts w:asciiTheme="majorBidi" w:hAnsiTheme="majorBidi" w:cstheme="majorBidi"/>
        </w:rPr>
        <w:fldChar w:fldCharType="begin"/>
      </w:r>
      <w:r w:rsidR="00A85FAB" w:rsidRPr="00A10BB2">
        <w:rPr>
          <w:rFonts w:asciiTheme="majorBidi" w:hAnsiTheme="majorBidi" w:cstheme="majorBidi"/>
        </w:rPr>
        <w:instrText xml:space="preserve"> ADDIN ZOTERO_ITEM CSL_CITATION {"citationID":"jg7uwCNt","properties":{"formattedCitation":"(Naallah et al., 2024; Uzondu et al., 2022)","plainCitation":"(Naallah et al., 2024; Uzondu et al., 2022)","noteIndex":0},"citationItems":[{"id":295,"uris":["http://zotero.org/users/local/mEOMQCLR/items/2G3HSC5G"],"itemData":{"id":295,"type":"article-journal","abstract":"Road traffic accidents (RTAs) are critical global issue, resulting in over 1.3 million deaths annually, with the burden disproportionately affecting low and middle income countries like Nigeria. Thus, the objective of this paper is to develop a predictive model for Road Traffic Accident Involvement in Southwest Nigeria: A Case Study of Ekiti, Osun, and Oyo States using appropriate standard methods after collecting accident data from relevant agencies for a period of ten years (2014-2023). The results indicate a strong correlation between accident cases and the number of people involved, with fatal and minor accidents having the most significant effects. The model explains 75.5% of the variance in accident outcomes, offering insights into predictive trends that can inform road safety interventions. The study highlights the importance of data-driven approaches in mitigating RTAs and improving road safety management in the study region. Recommendations include stricter traffic law enforcement, enhanced road maintenance, and safety education initiatives to reduce the frequency and severity of accidents in the region.","container-title":"Journal of Applied Sciences and Environmental Management","DOI":"10.4314/jasem.v28i10.54","ISSN":"2659-1499, 2659-1502","journalAbbreviation":"jasem","page":"3385-3390","source":"DOI.org (Crossref)","title":"Development of a Predictive Model for Road Traffic Accident Involvement in Southwest Nigeria: A Case Study of Ekiti, Osun, and Oyo State","title-short":"Development of a Predictive Model for Road Traffic Accident Involvement in Southwest Nigeria","author":[{"family":"Naallah","given":"A. B."},{"family":"Ibitoye","given":"A. B."},{"family":"Subair","given":"S. O."}],"issued":{"date-parts":[["2024",10,30]]}}},{"id":27,"uris":["http://zotero.org/users/local/mEOMQCLR/items/EAWB87T9"],"itemData":{"id":27,"type":"article-journal","abstract":"Stakeholders play a crucial role in ensuring the smooth design and implementation of policies worldwide. This research presents the results of three focus groups carried out with stakeholders from different transport ministries and agencies involved in road safety in Nigeria. It aimed to understand their perception of road safety in Nigeria through discussing the road safety situation, measures, and strategies for improvement. Results showed that poor road design, organisation and implementation of road safety legislation, road user behaviour and inadequate research were impeding the improvement of road safety in Nigeria. Amongst the road safety measures discussed, public education and information campaigns were rated by each stakeholder group as very effective and easy to implement despite this not being supported by the wider literature. However, there were some variations in perception regarding the effectiveness of measures such as traffic control, road design and maintenance. Improving the road safety situation in Nigeria would require more concerted effort and an overall system-based policy reform involving both government and road users. The results of this study will contribute to and provide research evidence-based recommendations needed to design and develop integrated road safety policies and sustainable implementation strategies in Nigeria and other developing countries.","container-title":"International Journal of Injury Control and Safety Promotion","DOI":"10.1080/17457300.2022.2087230","ISSN":"1745-7300, 1745-7319","issue":"4","journalAbbreviation":"International Journal of Injury Control and Safety Promotion","language":"en","page":"522-532","source":"DOI.org (Crossref)","title":"Road safety in Nigeria: unravelling the challenges, measures, and strategies for improvement","title-short":"Road safety in Nigeria","volume":"29","author":[{"family":"Uzondu","given":"Chinebuli"},{"family":"Jamson","given":"Samantha"},{"family":"Marsden","given":"Greg"}],"issued":{"date-parts":[["2022",10,2]]}}}],"schema":"https://github.com/citation-style-language/schema/raw/master/csl-citation.json"} </w:instrText>
      </w:r>
      <w:r w:rsidR="00A85FAB" w:rsidRPr="00A10BB2">
        <w:rPr>
          <w:rFonts w:asciiTheme="majorBidi" w:hAnsiTheme="majorBidi" w:cstheme="majorBidi"/>
        </w:rPr>
        <w:fldChar w:fldCharType="separate"/>
      </w:r>
      <w:r w:rsidR="00A85FAB" w:rsidRPr="00A10BB2">
        <w:rPr>
          <w:rFonts w:asciiTheme="majorBidi" w:hAnsiTheme="majorBidi" w:cstheme="majorBidi"/>
        </w:rPr>
        <w:t>(</w:t>
      </w:r>
      <w:proofErr w:type="spellStart"/>
      <w:r w:rsidR="00A85FAB" w:rsidRPr="00A10BB2">
        <w:rPr>
          <w:rFonts w:asciiTheme="majorBidi" w:hAnsiTheme="majorBidi" w:cstheme="majorBidi"/>
        </w:rPr>
        <w:t>Naallah</w:t>
      </w:r>
      <w:proofErr w:type="spellEnd"/>
      <w:r w:rsidR="00A85FAB" w:rsidRPr="00A10BB2">
        <w:rPr>
          <w:rFonts w:asciiTheme="majorBidi" w:hAnsiTheme="majorBidi" w:cstheme="majorBidi"/>
        </w:rPr>
        <w:t xml:space="preserve"> et al., 2024; </w:t>
      </w:r>
      <w:proofErr w:type="spellStart"/>
      <w:r w:rsidR="00A85FAB" w:rsidRPr="00A10BB2">
        <w:rPr>
          <w:rFonts w:asciiTheme="majorBidi" w:hAnsiTheme="majorBidi" w:cstheme="majorBidi"/>
        </w:rPr>
        <w:t>Uzondu</w:t>
      </w:r>
      <w:proofErr w:type="spellEnd"/>
      <w:r w:rsidR="00A85FAB" w:rsidRPr="00A10BB2">
        <w:rPr>
          <w:rFonts w:asciiTheme="majorBidi" w:hAnsiTheme="majorBidi" w:cstheme="majorBidi"/>
        </w:rPr>
        <w:t xml:space="preserve"> et al., 2022)</w:t>
      </w:r>
      <w:r w:rsidR="00A85FAB" w:rsidRPr="00A10BB2">
        <w:rPr>
          <w:rFonts w:asciiTheme="majorBidi" w:hAnsiTheme="majorBidi" w:cstheme="majorBidi"/>
        </w:rPr>
        <w:fldChar w:fldCharType="end"/>
      </w:r>
      <w:r w:rsidRPr="00A10BB2">
        <w:rPr>
          <w:rFonts w:asciiTheme="majorBidi" w:hAnsiTheme="majorBidi" w:cstheme="majorBidi"/>
        </w:rPr>
        <w:t>.</w:t>
      </w:r>
    </w:p>
    <w:p w:rsidR="00855D40" w:rsidRPr="00A10BB2" w:rsidRDefault="00855D40" w:rsidP="00A10BB2">
      <w:pPr>
        <w:pStyle w:val="NormalWeb"/>
        <w:jc w:val="both"/>
        <w:rPr>
          <w:rFonts w:asciiTheme="majorBidi" w:hAnsiTheme="majorBidi" w:cstheme="majorBidi"/>
        </w:rPr>
      </w:pPr>
      <w:r w:rsidRPr="00A10BB2">
        <w:rPr>
          <w:rStyle w:val="Strong"/>
          <w:rFonts w:asciiTheme="majorBidi" w:hAnsiTheme="majorBidi" w:cstheme="majorBidi"/>
        </w:rPr>
        <w:t xml:space="preserve">Driver </w:t>
      </w:r>
      <w:r w:rsidR="00A85FAB" w:rsidRPr="00A10BB2">
        <w:rPr>
          <w:rStyle w:val="Strong"/>
          <w:rFonts w:asciiTheme="majorBidi" w:hAnsiTheme="majorBidi" w:cstheme="majorBidi"/>
        </w:rPr>
        <w:t>behavior</w:t>
      </w:r>
      <w:r w:rsidRPr="00A10BB2">
        <w:rPr>
          <w:rStyle w:val="Strong"/>
          <w:rFonts w:asciiTheme="majorBidi" w:hAnsiTheme="majorBidi" w:cstheme="majorBidi"/>
        </w:rPr>
        <w:t xml:space="preserve"> and human error frameworks</w:t>
      </w:r>
    </w:p>
    <w:p w:rsidR="00855D40" w:rsidRPr="00A10BB2" w:rsidRDefault="00A85FAB" w:rsidP="00A10BB2">
      <w:pPr>
        <w:pStyle w:val="NormalWeb"/>
        <w:jc w:val="both"/>
        <w:rPr>
          <w:rFonts w:asciiTheme="majorBidi" w:hAnsiTheme="majorBidi" w:cstheme="majorBidi"/>
        </w:rPr>
      </w:pPr>
      <w:r w:rsidRPr="00A10BB2">
        <w:rPr>
          <w:rFonts w:asciiTheme="majorBidi" w:hAnsiTheme="majorBidi" w:cstheme="majorBidi"/>
        </w:rPr>
        <w:t>A</w:t>
      </w:r>
      <w:r w:rsidR="00855D40" w:rsidRPr="00A10BB2">
        <w:rPr>
          <w:rFonts w:asciiTheme="majorBidi" w:hAnsiTheme="majorBidi" w:cstheme="majorBidi"/>
        </w:rPr>
        <w:t>ccident ana</w:t>
      </w:r>
      <w:r w:rsidRPr="00A10BB2">
        <w:rPr>
          <w:rFonts w:asciiTheme="majorBidi" w:hAnsiTheme="majorBidi" w:cstheme="majorBidi"/>
        </w:rPr>
        <w:t>lysis has shifted from viewing human error</w:t>
      </w:r>
      <w:r w:rsidR="00855D40" w:rsidRPr="00A10BB2">
        <w:rPr>
          <w:rFonts w:asciiTheme="majorBidi" w:hAnsiTheme="majorBidi" w:cstheme="majorBidi"/>
        </w:rPr>
        <w:t xml:space="preserve"> as an isolated event to understanding it through </w:t>
      </w:r>
      <w:r w:rsidR="009428FB" w:rsidRPr="00A10BB2">
        <w:rPr>
          <w:rFonts w:asciiTheme="majorBidi" w:hAnsiTheme="majorBidi" w:cstheme="majorBidi"/>
        </w:rPr>
        <w:t>Human-Technology-</w:t>
      </w:r>
      <w:r w:rsidRPr="00A10BB2">
        <w:rPr>
          <w:rFonts w:asciiTheme="majorBidi" w:hAnsiTheme="majorBidi" w:cstheme="majorBidi"/>
        </w:rPr>
        <w:t>Organization</w:t>
      </w:r>
      <w:r w:rsidR="00855D40" w:rsidRPr="00A10BB2">
        <w:rPr>
          <w:rFonts w:asciiTheme="majorBidi" w:hAnsiTheme="majorBidi" w:cstheme="majorBidi"/>
        </w:rPr>
        <w:t xml:space="preserve"> (</w:t>
      </w:r>
      <w:r w:rsidR="009428FB" w:rsidRPr="00A10BB2">
        <w:rPr>
          <w:rFonts w:asciiTheme="majorBidi" w:hAnsiTheme="majorBidi" w:cstheme="majorBidi"/>
        </w:rPr>
        <w:t>HTO</w:t>
      </w:r>
      <w:r w:rsidR="00855D40" w:rsidRPr="00A10BB2">
        <w:rPr>
          <w:rFonts w:asciiTheme="majorBidi" w:hAnsiTheme="majorBidi" w:cstheme="majorBidi"/>
        </w:rPr>
        <w:t>) frameworks</w:t>
      </w:r>
      <w:r w:rsidRPr="00A10BB2">
        <w:rPr>
          <w:rFonts w:asciiTheme="majorBidi" w:hAnsiTheme="majorBidi" w:cstheme="majorBidi"/>
        </w:rPr>
        <w:t xml:space="preserve"> </w:t>
      </w:r>
      <w:r w:rsidRPr="00A10BB2">
        <w:rPr>
          <w:rFonts w:asciiTheme="majorBidi" w:hAnsiTheme="majorBidi" w:cstheme="majorBidi"/>
        </w:rPr>
        <w:fldChar w:fldCharType="begin"/>
      </w:r>
      <w:r w:rsidRPr="00A10BB2">
        <w:rPr>
          <w:rFonts w:asciiTheme="majorBidi" w:hAnsiTheme="majorBidi" w:cstheme="majorBidi"/>
        </w:rPr>
        <w:instrText xml:space="preserve"> ADDIN ZOTERO_ITEM CSL_CITATION {"citationID":"ZMxL625l","properties":{"formattedCitation":"(Fagerlind et al., 2009; Sagberg, 2007)","plainCitation":"(Fagerlind et al., 2009; Sagberg, 2007)","noteIndex":0},"citationItems":[{"id":306,"uris":["http://zotero.org/users/local/mEOMQCLR/items/BKXBGS8H"],"itemData":{"id":306,"type":"article-journal","abstract":"The SafetyNet project was formulated in part to address the need for safety oriented European road accident data. One of the main tasks included within the project was the development of a methodology for better understanding of accident causation together with the development of an associated database involving data obtained from on-scene or “nearly onscene” accident investigations. Information from these investigations was complemented by data from follow-up interviews with crash participants to determine critical events and contributory factors to the accident occurrence. A method for classification of accident contributing factors, known as DREAM 3.0, was developed and tested in conjunction with the SafetyNet activities. Collection of data and case analysis for some 1 000 individual crashes have recently been completed and inserted into the database and therefore aggregation analyses of the data are now being undertaken. This paper describes the methodology development, an overview of the database and the initial aggregation analyses.","container-title":"Loughborough's Research Repository","language":"en","publisher":"Loughborough University","source":"Zotero","title":"Development of an In-depth European Accident Causation Database and the Driving Reliability and Error Analysis Method, DREAM 3.0","URL":"https://repository.lboro.ac.uk/articles/conference_contribution/Development_of_an_In-depth_European_Accident_Causation_Database_and_the_Driving_Reliability_and_Error_Analysis_Method_DREAM_3_0/9339149/1/files/16947809.pdf","author":[{"family":"Fagerlind","given":"H"},{"family":"Bjorkman","given":"K"},{"family":"Warner","given":"H Wallén"},{"family":"Aust","given":"M Ljung"},{"family":"Sandin","given":"J"},{"family":"Morris","given":"A"},{"family":"Talbot","given":"R"},{"family":"Danton","given":"R"},{"family":"Giustiniani","given":"G"},{"family":"Usami","given":"D Shingo"},{"family":"Parkkari","given":"K"},{"family":"Jaensch","given":"M"},{"family":"Verschragen","given":"E"}],"issued":{"date-parts":[["2009"]]}}},{"id":304,"uris":["http://zotero.org/users/local/mEOMQCLR/items/MWHG2HEU"],"itemData":{"id":304,"type":"report","ISBN":"978-82-480-0796-8","ISSN":"0808-1190","publisher":"Institute of Transport Economics","publisher-place":"Norwegian Centre for Transport Research, Oslo","title":"A methodological study of the Driving Reliability and Error Analysis Method (DREAM)","URL":"https://www.toi.no/getfile.php/137962-1200992223/Publikasjoner/T%C3%98I%20rapporter/2007/912-2007/912-2007-nett.pdf","author":[{"family":"Sagberg","given":"Fridulv"}],"accessed":{"date-parts":[["2026",5,16]]},"issued":{"date-parts":[["2007",12]]}}}],"schema":"https://github.com/citation-style-language/schema/raw/master/csl-citation.json"} </w:instrText>
      </w:r>
      <w:r w:rsidRPr="00A10BB2">
        <w:rPr>
          <w:rFonts w:asciiTheme="majorBidi" w:hAnsiTheme="majorBidi" w:cstheme="majorBidi"/>
        </w:rPr>
        <w:fldChar w:fldCharType="separate"/>
      </w:r>
      <w:r w:rsidRPr="00A10BB2">
        <w:rPr>
          <w:rFonts w:asciiTheme="majorBidi" w:hAnsiTheme="majorBidi" w:cstheme="majorBidi"/>
        </w:rPr>
        <w:t>(</w:t>
      </w:r>
      <w:proofErr w:type="spellStart"/>
      <w:r w:rsidRPr="00A10BB2">
        <w:rPr>
          <w:rFonts w:asciiTheme="majorBidi" w:hAnsiTheme="majorBidi" w:cstheme="majorBidi"/>
        </w:rPr>
        <w:t>Fagerlind</w:t>
      </w:r>
      <w:proofErr w:type="spellEnd"/>
      <w:r w:rsidRPr="00A10BB2">
        <w:rPr>
          <w:rFonts w:asciiTheme="majorBidi" w:hAnsiTheme="majorBidi" w:cstheme="majorBidi"/>
        </w:rPr>
        <w:t xml:space="preserve"> et al., 2009; </w:t>
      </w:r>
      <w:proofErr w:type="spellStart"/>
      <w:r w:rsidRPr="00A10BB2">
        <w:rPr>
          <w:rFonts w:asciiTheme="majorBidi" w:hAnsiTheme="majorBidi" w:cstheme="majorBidi"/>
        </w:rPr>
        <w:t>Sagberg</w:t>
      </w:r>
      <w:proofErr w:type="spellEnd"/>
      <w:r w:rsidRPr="00A10BB2">
        <w:rPr>
          <w:rFonts w:asciiTheme="majorBidi" w:hAnsiTheme="majorBidi" w:cstheme="majorBidi"/>
        </w:rPr>
        <w:t>, 2007)</w:t>
      </w:r>
      <w:r w:rsidRPr="00A10BB2">
        <w:rPr>
          <w:rFonts w:asciiTheme="majorBidi" w:hAnsiTheme="majorBidi" w:cstheme="majorBidi"/>
        </w:rPr>
        <w:fldChar w:fldCharType="end"/>
      </w:r>
      <w:r w:rsidR="00855D40" w:rsidRPr="00A10BB2">
        <w:rPr>
          <w:rFonts w:asciiTheme="majorBidi" w:hAnsiTheme="majorBidi" w:cstheme="majorBidi"/>
        </w:rPr>
        <w:t>. This systemic perspective acknowledges that driving is a control task requiring continuous adaptation to a dynamic environment. Major frameworks such as Reason’s taxonomy distinguish between active failures and latent conditions</w:t>
      </w:r>
      <w:r w:rsidRPr="00A10BB2">
        <w:rPr>
          <w:rFonts w:asciiTheme="majorBidi" w:hAnsiTheme="majorBidi" w:cstheme="majorBidi"/>
        </w:rPr>
        <w:t xml:space="preserve"> </w:t>
      </w:r>
      <w:r w:rsidRPr="00A10BB2">
        <w:rPr>
          <w:rFonts w:asciiTheme="majorBidi" w:hAnsiTheme="majorBidi" w:cstheme="majorBidi"/>
        </w:rPr>
        <w:fldChar w:fldCharType="begin"/>
      </w:r>
      <w:r w:rsidRPr="00A10BB2">
        <w:rPr>
          <w:rFonts w:asciiTheme="majorBidi" w:hAnsiTheme="majorBidi" w:cstheme="majorBidi"/>
        </w:rPr>
        <w:instrText xml:space="preserve"> ADDIN ZOTERO_ITEM CSL_CITATION {"citationID":"w61stHMz","properties":{"formattedCitation":"(Warner &amp; Sandin, 2010)","plainCitation":"(Warner &amp; Sandin, 2010)","noteIndex":0},"citationItems":[{"id":316,"uris":["http://zotero.org/users/local/mEOMQCLR/items/NG655V5Q"],"itemData":{"id":316,"type":"article-journal","container-title":"Safety Science","DOI":"10.1016/j.ssci.2009.12.022","ISSN":"09257535","issue":"5","journalAbbreviation":"Safety Science","language":"en","license":"https://www.elsevier.com/tdm/userlicense/1.0/","page":"527-536","source":"DOI.org (Crossref)","title":"The intercoder agreement when using the Driving Reliability and Error Analysis Method in road traffic accident investigations","volume":"48","author":[{"family":"Warner","given":"Henriette Wallén"},{"family":"Sandin","given":"Jesper"}],"issued":{"date-parts":[["2010",6]]}}}],"schema":"https://github.com/citation-style-language/schema/raw/master/csl-citation.json"} </w:instrText>
      </w:r>
      <w:r w:rsidRPr="00A10BB2">
        <w:rPr>
          <w:rFonts w:asciiTheme="majorBidi" w:hAnsiTheme="majorBidi" w:cstheme="majorBidi"/>
        </w:rPr>
        <w:fldChar w:fldCharType="separate"/>
      </w:r>
      <w:r w:rsidRPr="00A10BB2">
        <w:rPr>
          <w:rFonts w:asciiTheme="majorBidi" w:hAnsiTheme="majorBidi" w:cstheme="majorBidi"/>
        </w:rPr>
        <w:t xml:space="preserve">(Warner &amp; </w:t>
      </w:r>
      <w:proofErr w:type="spellStart"/>
      <w:r w:rsidRPr="00A10BB2">
        <w:rPr>
          <w:rFonts w:asciiTheme="majorBidi" w:hAnsiTheme="majorBidi" w:cstheme="majorBidi"/>
        </w:rPr>
        <w:t>Sandin</w:t>
      </w:r>
      <w:proofErr w:type="spellEnd"/>
      <w:r w:rsidRPr="00A10BB2">
        <w:rPr>
          <w:rFonts w:asciiTheme="majorBidi" w:hAnsiTheme="majorBidi" w:cstheme="majorBidi"/>
        </w:rPr>
        <w:t>, 2010)</w:t>
      </w:r>
      <w:r w:rsidRPr="00A10BB2">
        <w:rPr>
          <w:rFonts w:asciiTheme="majorBidi" w:hAnsiTheme="majorBidi" w:cstheme="majorBidi"/>
        </w:rPr>
        <w:fldChar w:fldCharType="end"/>
      </w:r>
      <w:r w:rsidR="00855D40" w:rsidRPr="00A10BB2">
        <w:rPr>
          <w:rFonts w:asciiTheme="majorBidi" w:hAnsiTheme="majorBidi" w:cstheme="majorBidi"/>
        </w:rPr>
        <w:t>. Active failures</w:t>
      </w:r>
      <w:r w:rsidRPr="00A10BB2">
        <w:rPr>
          <w:rFonts w:asciiTheme="majorBidi" w:hAnsiTheme="majorBidi" w:cstheme="majorBidi"/>
        </w:rPr>
        <w:t xml:space="preserve"> </w:t>
      </w:r>
      <w:r w:rsidR="00855D40" w:rsidRPr="00A10BB2">
        <w:rPr>
          <w:rFonts w:asciiTheme="majorBidi" w:hAnsiTheme="majorBidi" w:cstheme="majorBidi"/>
        </w:rPr>
        <w:t>are the immediate act</w:t>
      </w:r>
      <w:r w:rsidRPr="00A10BB2">
        <w:rPr>
          <w:rFonts w:asciiTheme="majorBidi" w:hAnsiTheme="majorBidi" w:cstheme="majorBidi"/>
        </w:rPr>
        <w:t xml:space="preserve">ions or omissions by the driver; </w:t>
      </w:r>
      <w:r w:rsidR="00855D40" w:rsidRPr="00A10BB2">
        <w:rPr>
          <w:rFonts w:asciiTheme="majorBidi" w:hAnsiTheme="majorBidi" w:cstheme="majorBidi"/>
        </w:rPr>
        <w:t>such as</w:t>
      </w:r>
      <w:r w:rsidRPr="00A10BB2">
        <w:rPr>
          <w:rFonts w:asciiTheme="majorBidi" w:hAnsiTheme="majorBidi" w:cstheme="majorBidi"/>
        </w:rPr>
        <w:t xml:space="preserve"> failing to observe a red light </w:t>
      </w:r>
      <w:r w:rsidR="00855D40" w:rsidRPr="00A10BB2">
        <w:rPr>
          <w:rFonts w:asciiTheme="majorBidi" w:hAnsiTheme="majorBidi" w:cstheme="majorBidi"/>
        </w:rPr>
        <w:t xml:space="preserve">that lead directly to an accident. In contrast, latent conditions are systemic flaws, such as poor organizational safety culture or inadequate vehicle </w:t>
      </w:r>
      <w:proofErr w:type="gramStart"/>
      <w:r w:rsidR="00855D40" w:rsidRPr="00A10BB2">
        <w:rPr>
          <w:rFonts w:asciiTheme="majorBidi" w:hAnsiTheme="majorBidi" w:cstheme="majorBidi"/>
        </w:rPr>
        <w:t>maintenance, that</w:t>
      </w:r>
      <w:proofErr w:type="gramEnd"/>
      <w:r w:rsidR="00855D40" w:rsidRPr="00A10BB2">
        <w:rPr>
          <w:rFonts w:asciiTheme="majorBidi" w:hAnsiTheme="majorBidi" w:cstheme="majorBidi"/>
        </w:rPr>
        <w:t xml:space="preserve"> remain dormant until they combine with active failures to trigger a crash.</w:t>
      </w:r>
    </w:p>
    <w:p w:rsidR="00855D40" w:rsidRPr="00A10BB2" w:rsidRDefault="00855D40" w:rsidP="00A10BB2">
      <w:pPr>
        <w:pStyle w:val="NormalWeb"/>
        <w:jc w:val="both"/>
        <w:rPr>
          <w:rFonts w:asciiTheme="majorBidi" w:hAnsiTheme="majorBidi" w:cstheme="majorBidi"/>
        </w:rPr>
      </w:pPr>
      <w:r w:rsidRPr="00A10BB2">
        <w:rPr>
          <w:rFonts w:asciiTheme="majorBidi" w:hAnsiTheme="majorBidi" w:cstheme="majorBidi"/>
        </w:rPr>
        <w:t xml:space="preserve">The Driving Reliability and Error Analysis Method (DREAM) further refines this distinction through the concepts of "phenotypes" and "genotypes". A phenotype </w:t>
      </w:r>
      <w:r w:rsidR="00A85FAB" w:rsidRPr="00A10BB2">
        <w:rPr>
          <w:rFonts w:asciiTheme="majorBidi" w:hAnsiTheme="majorBidi" w:cstheme="majorBidi"/>
        </w:rPr>
        <w:t>is the</w:t>
      </w:r>
      <w:r w:rsidRPr="00A10BB2">
        <w:rPr>
          <w:rFonts w:asciiTheme="majorBidi" w:hAnsiTheme="majorBidi" w:cstheme="majorBidi"/>
        </w:rPr>
        <w:t xml:space="preserve"> </w:t>
      </w:r>
      <w:r w:rsidR="00A85FAB" w:rsidRPr="00A10BB2">
        <w:rPr>
          <w:rFonts w:asciiTheme="majorBidi" w:hAnsiTheme="majorBidi" w:cstheme="majorBidi"/>
        </w:rPr>
        <w:t>critical event which capture the observable consequences of the traffic adaptation failure(s) that immediately precede a crash or incident.</w:t>
      </w:r>
      <w:r w:rsidR="00FF0211" w:rsidRPr="00A10BB2">
        <w:rPr>
          <w:rFonts w:asciiTheme="majorBidi" w:hAnsiTheme="majorBidi" w:cstheme="majorBidi"/>
        </w:rPr>
        <w:t xml:space="preserve"> It is </w:t>
      </w:r>
      <w:r w:rsidRPr="00A10BB2">
        <w:rPr>
          <w:rFonts w:asciiTheme="majorBidi" w:hAnsiTheme="majorBidi" w:cstheme="majorBidi"/>
        </w:rPr>
        <w:t xml:space="preserve">the observable consequence of a system failure, described in physical dimensions of time, space, and energy. Genotypes are the underlying causal factors that lead to these phenotypes, which may include cognitive failures (e.g., missed observation, faulty diagnosis) or external conditions (e.g., inadequate road design, fatigue). This distinction allows researchers to move beyond descriptive statistics to a mechanistic understanding of </w:t>
      </w:r>
      <w:r w:rsidRPr="00A10BB2">
        <w:rPr>
          <w:rStyle w:val="Emphasis"/>
          <w:rFonts w:asciiTheme="majorBidi" w:hAnsiTheme="majorBidi" w:cstheme="majorBidi"/>
        </w:rPr>
        <w:t>how</w:t>
      </w:r>
      <w:r w:rsidRPr="00A10BB2">
        <w:rPr>
          <w:rFonts w:asciiTheme="majorBidi" w:hAnsiTheme="majorBidi" w:cstheme="majorBidi"/>
        </w:rPr>
        <w:t xml:space="preserve"> and </w:t>
      </w:r>
      <w:r w:rsidRPr="00A10BB2">
        <w:rPr>
          <w:rStyle w:val="Emphasis"/>
          <w:rFonts w:asciiTheme="majorBidi" w:hAnsiTheme="majorBidi" w:cstheme="majorBidi"/>
        </w:rPr>
        <w:t>why</w:t>
      </w:r>
      <w:r w:rsidRPr="00A10BB2">
        <w:rPr>
          <w:rFonts w:asciiTheme="majorBidi" w:hAnsiTheme="majorBidi" w:cstheme="majorBidi"/>
        </w:rPr>
        <w:t xml:space="preserve"> crashes occur</w:t>
      </w:r>
      <w:r w:rsidR="00FF0211" w:rsidRPr="00A10BB2">
        <w:rPr>
          <w:rFonts w:asciiTheme="majorBidi" w:hAnsiTheme="majorBidi" w:cstheme="majorBidi"/>
        </w:rPr>
        <w:t xml:space="preserve"> </w:t>
      </w:r>
      <w:r w:rsidR="00FF0211" w:rsidRPr="00A10BB2">
        <w:rPr>
          <w:rFonts w:asciiTheme="majorBidi" w:hAnsiTheme="majorBidi" w:cstheme="majorBidi"/>
        </w:rPr>
        <w:fldChar w:fldCharType="begin"/>
      </w:r>
      <w:r w:rsidR="00FF0211" w:rsidRPr="00A10BB2">
        <w:rPr>
          <w:rFonts w:asciiTheme="majorBidi" w:hAnsiTheme="majorBidi" w:cstheme="majorBidi"/>
        </w:rPr>
        <w:instrText xml:space="preserve"> ADDIN ZOTERO_ITEM CSL_CITATION {"citationID":"AWrMacvD","properties":{"formattedCitation":"(Fagerlind et al., 2009; Habibovic et al., 2013; Sandin, 2009)","plainCitation":"(Fagerlind et al., 2009; Habibovic et al., 2013; Sandin, 2009)","noteIndex":0},"citationItems":[{"id":306,"uris":["http://zotero.org/users/local/mEOMQCLR/items/BKXBGS8H"],"itemData":{"id":306,"type":"article-journal","abstract":"The SafetyNet project was formulated in part to address the need for safety oriented European road accident data. One of the main tasks included within the project was the development of a methodology for better understanding of accident causation together with the development of an associated database involving data obtained from on-scene or “nearly onscene” accident investigations. Information from these investigations was complemented by data from follow-up interviews with crash participants to determine critical events and contributory factors to the accident occurrence. A method for classification of accident contributing factors, known as DREAM 3.0, was developed and tested in conjunction with the SafetyNet activities. Collection of data and case analysis for some 1 000 individual crashes have recently been completed and inserted into the database and therefore aggregation analyses of the data are now being undertaken. This paper describes the methodology development, an overview of the database and the initial aggregation analyses.","container-title":"Loughborough's Research Repository","language":"en","publisher":"Loughborough University","source":"Zotero","title":"Development of an In-depth European Accident Causation Database and the Driving Reliability and Error Analysis Method, DREAM 3.0","URL":"https://repository.lboro.ac.uk/articles/conference_contribution/Development_of_an_In-depth_European_Accident_Causation_Database_and_the_Driving_Reliability_and_Error_Analysis_Method_DREAM_3_0/9339149/1/files/16947809.pdf","author":[{"family":"Fagerlind","given":"H"},{"family":"Bjorkman","given":"K"},{"family":"Warner","given":"H Wallén"},{"family":"Aust","given":"M Ljung"},{"family":"Sandin","given":"J"},{"family":"Morris","given":"A"},{"family":"Talbot","given":"R"},{"family":"Danton","given":"R"},{"family":"Giustiniani","given":"G"},{"family":"Usami","given":"D Shingo"},{"family":"Parkkari","given":"K"},{"family":"Jaensch","given":"M"},{"family":"Verschragen","given":"E"}],"issued":{"date-parts":[["2009"]]}}},{"id":300,"uris":["http://zotero.org/users/local/mEOMQCLR/items/CD5Q6NRU"],"itemData":{"id":300,"type":"article-journal","container-title":"Accident Analysis &amp; Prevention","DOI":"10.1016/j.aap.2012.05.034","ISSN":"00014575","journalAbbreviation":"Accident Analysis &amp; Prevention","language":"en","license":"https://www.elsevier.com/tdm/userlicense/1.0/","page":"554-565","source":"DOI.org (Crossref)","title":"Driver behavior in car-to-pedestrian incidents: An application of the Driving Reliability and Error Analysis Method (DREAM)","title-short":"Driver behavior in car-to-pedestrian incidents","volume":"50","author":[{"family":"Habibovic","given":"Azra"},{"family":"Tivesten","given":"Emma"},{"family":"Uchida","given":"Nobuyuki"},{"family":"Bärgman","given":"Jonas"},{"family":"Ljung Aust","given":"Mikael"}],"issued":{"date-parts":[["2013",1]]}}},{"id":317,"uris":["http://zotero.org/users/local/mEOMQCLR/items/3IENGY7D"],"itemData":{"id":317,"type":"article-journal","container-title":"Accident Analysis &amp; Prevention","DOI":"10.1016/j.aap.2009.02.015","ISSN":"00014575","issue":"3","journalAbbreviation":"Accident Analysis &amp; Prevention","language":"en","license":"https://www.elsevier.com/tdm/userlicense/1.0/","page":"624-632","source":"DOI.org (Crossref)","title":"An analysis of common patterns in aggregated causation charts from intersection crashes","volume":"41","author":[{"family":"Sandin","given":"Jesper"}],"issued":{"date-parts":[["2009",5]]}}}],"schema":"https://github.com/citation-style-language/schema/raw/master/csl-citation.json"} </w:instrText>
      </w:r>
      <w:r w:rsidR="00FF0211" w:rsidRPr="00A10BB2">
        <w:rPr>
          <w:rFonts w:asciiTheme="majorBidi" w:hAnsiTheme="majorBidi" w:cstheme="majorBidi"/>
        </w:rPr>
        <w:fldChar w:fldCharType="separate"/>
      </w:r>
      <w:r w:rsidR="00FF0211" w:rsidRPr="00A10BB2">
        <w:rPr>
          <w:rFonts w:asciiTheme="majorBidi" w:hAnsiTheme="majorBidi" w:cstheme="majorBidi"/>
        </w:rPr>
        <w:t>(</w:t>
      </w:r>
      <w:proofErr w:type="spellStart"/>
      <w:r w:rsidR="00FF0211" w:rsidRPr="00A10BB2">
        <w:rPr>
          <w:rFonts w:asciiTheme="majorBidi" w:hAnsiTheme="majorBidi" w:cstheme="majorBidi"/>
        </w:rPr>
        <w:t>Fagerlind</w:t>
      </w:r>
      <w:proofErr w:type="spellEnd"/>
      <w:r w:rsidR="00FF0211" w:rsidRPr="00A10BB2">
        <w:rPr>
          <w:rFonts w:asciiTheme="majorBidi" w:hAnsiTheme="majorBidi" w:cstheme="majorBidi"/>
        </w:rPr>
        <w:t xml:space="preserve"> et al., 2009; </w:t>
      </w:r>
      <w:proofErr w:type="spellStart"/>
      <w:r w:rsidR="00FF0211" w:rsidRPr="00A10BB2">
        <w:rPr>
          <w:rFonts w:asciiTheme="majorBidi" w:hAnsiTheme="majorBidi" w:cstheme="majorBidi"/>
        </w:rPr>
        <w:t>Habibovic</w:t>
      </w:r>
      <w:proofErr w:type="spellEnd"/>
      <w:r w:rsidR="00FF0211" w:rsidRPr="00A10BB2">
        <w:rPr>
          <w:rFonts w:asciiTheme="majorBidi" w:hAnsiTheme="majorBidi" w:cstheme="majorBidi"/>
        </w:rPr>
        <w:t xml:space="preserve"> et al., 2013; </w:t>
      </w:r>
      <w:proofErr w:type="spellStart"/>
      <w:r w:rsidR="00FF0211" w:rsidRPr="00A10BB2">
        <w:rPr>
          <w:rFonts w:asciiTheme="majorBidi" w:hAnsiTheme="majorBidi" w:cstheme="majorBidi"/>
        </w:rPr>
        <w:t>Sandin</w:t>
      </w:r>
      <w:proofErr w:type="spellEnd"/>
      <w:r w:rsidR="00FF0211" w:rsidRPr="00A10BB2">
        <w:rPr>
          <w:rFonts w:asciiTheme="majorBidi" w:hAnsiTheme="majorBidi" w:cstheme="majorBidi"/>
        </w:rPr>
        <w:t>, 2009)</w:t>
      </w:r>
      <w:r w:rsidR="00FF0211" w:rsidRPr="00A10BB2">
        <w:rPr>
          <w:rFonts w:asciiTheme="majorBidi" w:hAnsiTheme="majorBidi" w:cstheme="majorBidi"/>
        </w:rPr>
        <w:fldChar w:fldCharType="end"/>
      </w:r>
      <w:r w:rsidRPr="00A10BB2">
        <w:rPr>
          <w:rFonts w:asciiTheme="majorBidi" w:hAnsiTheme="majorBidi" w:cstheme="majorBidi"/>
        </w:rPr>
        <w:t>.</w:t>
      </w:r>
    </w:p>
    <w:p w:rsidR="00855D40" w:rsidRPr="00A10BB2" w:rsidRDefault="00855D40" w:rsidP="00A10BB2">
      <w:pPr>
        <w:pStyle w:val="NormalWeb"/>
        <w:jc w:val="both"/>
        <w:rPr>
          <w:rFonts w:asciiTheme="majorBidi" w:hAnsiTheme="majorBidi" w:cstheme="majorBidi"/>
        </w:rPr>
      </w:pPr>
      <w:r w:rsidRPr="00A10BB2">
        <w:rPr>
          <w:rStyle w:val="Strong"/>
          <w:rFonts w:asciiTheme="majorBidi" w:hAnsiTheme="majorBidi" w:cstheme="majorBidi"/>
        </w:rPr>
        <w:t>The DREAM methodology</w:t>
      </w:r>
    </w:p>
    <w:p w:rsidR="00855D40" w:rsidRPr="00A10BB2" w:rsidRDefault="00855D40" w:rsidP="00A10BB2">
      <w:pPr>
        <w:pStyle w:val="NormalWeb"/>
        <w:jc w:val="both"/>
        <w:rPr>
          <w:rFonts w:asciiTheme="majorBidi" w:hAnsiTheme="majorBidi" w:cstheme="majorBidi"/>
        </w:rPr>
      </w:pPr>
      <w:r w:rsidRPr="00A10BB2">
        <w:rPr>
          <w:rFonts w:asciiTheme="majorBidi" w:hAnsiTheme="majorBidi" w:cstheme="majorBidi"/>
        </w:rPr>
        <w:t xml:space="preserve">European researchers, particularly those associated with the </w:t>
      </w:r>
      <w:proofErr w:type="spellStart"/>
      <w:r w:rsidRPr="00A10BB2">
        <w:rPr>
          <w:rFonts w:asciiTheme="majorBidi" w:hAnsiTheme="majorBidi" w:cstheme="majorBidi"/>
        </w:rPr>
        <w:t>SafetyNet</w:t>
      </w:r>
      <w:proofErr w:type="spellEnd"/>
      <w:r w:rsidRPr="00A10BB2">
        <w:rPr>
          <w:rFonts w:asciiTheme="majorBidi" w:hAnsiTheme="majorBidi" w:cstheme="majorBidi"/>
        </w:rPr>
        <w:t xml:space="preserve"> project, adapted the tool for the road traffic domain to better classify driver reliability and error</w:t>
      </w:r>
      <w:r w:rsidR="00FF0211" w:rsidRPr="00A10BB2">
        <w:rPr>
          <w:rFonts w:asciiTheme="majorBidi" w:hAnsiTheme="majorBidi" w:cstheme="majorBidi"/>
        </w:rPr>
        <w:t xml:space="preserve"> </w:t>
      </w:r>
      <w:r w:rsidR="00FF0211" w:rsidRPr="00A10BB2">
        <w:rPr>
          <w:rFonts w:asciiTheme="majorBidi" w:hAnsiTheme="majorBidi" w:cstheme="majorBidi"/>
        </w:rPr>
        <w:fldChar w:fldCharType="begin"/>
      </w:r>
      <w:r w:rsidR="00FF0211" w:rsidRPr="00A10BB2">
        <w:rPr>
          <w:rFonts w:asciiTheme="majorBidi" w:hAnsiTheme="majorBidi" w:cstheme="majorBidi"/>
        </w:rPr>
        <w:instrText xml:space="preserve"> ADDIN ZOTERO_ITEM CSL_CITATION {"citationID":"sVvmAKE5","properties":{"formattedCitation":"(Fagerlind et al., 2009; Warner &amp; Sandin, 2010)","plainCitation":"(Fagerlind et al., 2009; Warner &amp; Sandin, 2010)","noteIndex":0},"citationItems":[{"id":306,"uris":["http://zotero.org/users/local/mEOMQCLR/items/BKXBGS8H"],"itemData":{"id":306,"type":"article-journal","abstract":"The SafetyNet project was formulated in part to address the need for safety oriented European road accident data. One of the main tasks included within the project was the development of a methodology for better understanding of accident causation together with the development of an associated database involving data obtained from on-scene or “nearly onscene” accident investigations. Information from these investigations was complemented by data from follow-up interviews with crash participants to determine critical events and contributory factors to the accident occurrence. A method for classification of accident contributing factors, known as DREAM 3.0, was developed and tested in conjunction with the SafetyNet activities. Collection of data and case analysis for some 1 000 individual crashes have recently been completed and inserted into the database and therefore aggregation analyses of the data are now being undertaken. This paper describes the methodology development, an overview of the database and the initial aggregation analyses.","container-title":"Loughborough's Research Repository","language":"en","publisher":"Loughborough University","source":"Zotero","title":"Development of an In-depth European Accident Causation Database and the Driving Reliability and Error Analysis Method, DREAM 3.0","URL":"https://repository.lboro.ac.uk/articles/conference_contribution/Development_of_an_In-depth_European_Accident_Causation_Database_and_the_Driving_Reliability_and_Error_Analysis_Method_DREAM_3_0/9339149/1/files/16947809.pdf","author":[{"family":"Fagerlind","given":"H"},{"family":"Bjorkman","given":"K"},{"family":"Warner","given":"H Wallén"},{"family":"Aust","given":"M Ljung"},{"family":"Sandin","given":"J"},{"family":"Morris","given":"A"},{"family":"Talbot","given":"R"},{"family":"Danton","given":"R"},{"family":"Giustiniani","given":"G"},{"family":"Usami","given":"D Shingo"},{"family":"Parkkari","given":"K"},{"family":"Jaensch","given":"M"},{"family":"Verschragen","given":"E"}],"issued":{"date-parts":[["2009"]]}}},{"id":316,"uris":["http://zotero.org/users/local/mEOMQCLR/items/NG655V5Q"],"itemData":{"id":316,"type":"article-journal","container-title":"Safety Science","DOI":"10.1016/j.ssci.2009.12.022","ISSN":"09257535","issue":"5","journalAbbreviation":"Safety Science","language":"en","license":"https://www.elsevier.com/tdm/userlicense/1.0/","page":"527-536","source":"DOI.org (Crossref)","title":"The intercoder agreement when using the Driving Reliability and Error Analysis Method in road traffic accident investigations","volume":"48","author":[{"family":"Warner","given":"Henriette Wallén"},{"family":"Sandin","given":"Jesper"}],"issued":{"date-parts":[["2010",6]]}}}],"schema":"https://github.com/citation-style-language/schema/raw/master/csl-citation.json"} </w:instrText>
      </w:r>
      <w:r w:rsidR="00FF0211" w:rsidRPr="00A10BB2">
        <w:rPr>
          <w:rFonts w:asciiTheme="majorBidi" w:hAnsiTheme="majorBidi" w:cstheme="majorBidi"/>
        </w:rPr>
        <w:fldChar w:fldCharType="separate"/>
      </w:r>
      <w:r w:rsidR="00FF0211" w:rsidRPr="00A10BB2">
        <w:rPr>
          <w:rFonts w:asciiTheme="majorBidi" w:hAnsiTheme="majorBidi" w:cstheme="majorBidi"/>
        </w:rPr>
        <w:t>(</w:t>
      </w:r>
      <w:proofErr w:type="spellStart"/>
      <w:r w:rsidR="00FF0211" w:rsidRPr="00A10BB2">
        <w:rPr>
          <w:rFonts w:asciiTheme="majorBidi" w:hAnsiTheme="majorBidi" w:cstheme="majorBidi"/>
        </w:rPr>
        <w:t>Fagerlind</w:t>
      </w:r>
      <w:proofErr w:type="spellEnd"/>
      <w:r w:rsidR="00FF0211" w:rsidRPr="00A10BB2">
        <w:rPr>
          <w:rFonts w:asciiTheme="majorBidi" w:hAnsiTheme="majorBidi" w:cstheme="majorBidi"/>
        </w:rPr>
        <w:t xml:space="preserve"> et al., 2009; Warner &amp; </w:t>
      </w:r>
      <w:proofErr w:type="spellStart"/>
      <w:r w:rsidR="00FF0211" w:rsidRPr="00A10BB2">
        <w:rPr>
          <w:rFonts w:asciiTheme="majorBidi" w:hAnsiTheme="majorBidi" w:cstheme="majorBidi"/>
        </w:rPr>
        <w:t>Sandin</w:t>
      </w:r>
      <w:proofErr w:type="spellEnd"/>
      <w:r w:rsidR="00FF0211" w:rsidRPr="00A10BB2">
        <w:rPr>
          <w:rFonts w:asciiTheme="majorBidi" w:hAnsiTheme="majorBidi" w:cstheme="majorBidi"/>
        </w:rPr>
        <w:t>, 2010)</w:t>
      </w:r>
      <w:r w:rsidR="00FF0211" w:rsidRPr="00A10BB2">
        <w:rPr>
          <w:rFonts w:asciiTheme="majorBidi" w:hAnsiTheme="majorBidi" w:cstheme="majorBidi"/>
        </w:rPr>
        <w:fldChar w:fldCharType="end"/>
      </w:r>
      <w:r w:rsidRPr="00A10BB2">
        <w:rPr>
          <w:rFonts w:asciiTheme="majorBidi" w:hAnsiTheme="majorBidi" w:cstheme="majorBidi"/>
        </w:rPr>
        <w:t>. The structure of DREAM 3.0 includes an accident model based on the HTO triad, a method for investigation, and a classification scheme. The classification scheme utilizes an action taxonomy to categorize phenotypes into five groups: A1 (Timing), A2 (Speed), A3 (Distance), A4 (Direction), and A5 (Object). These are then linked to a set of genotypes categorized under driver cognitive functions (observation, interpretation, planning), driver states (fatigue, distraction), vehicle factors, and organizational/environmental factors.</w:t>
      </w:r>
    </w:p>
    <w:p w:rsidR="00855D40" w:rsidRPr="00A10BB2" w:rsidRDefault="00855D40" w:rsidP="00A10BB2">
      <w:pPr>
        <w:pStyle w:val="NormalWeb"/>
        <w:jc w:val="both"/>
        <w:rPr>
          <w:rFonts w:asciiTheme="majorBidi" w:hAnsiTheme="majorBidi" w:cstheme="majorBidi"/>
        </w:rPr>
      </w:pPr>
      <w:r w:rsidRPr="00A10BB2">
        <w:rPr>
          <w:rFonts w:asciiTheme="majorBidi" w:hAnsiTheme="majorBidi" w:cstheme="majorBidi"/>
        </w:rPr>
        <w:t>DREAM has been extensively applied in European road safety research to analyze fatal accidents, single-vehicle crashes, and car-to-pedestrian incidents</w:t>
      </w:r>
      <w:r w:rsidR="00FF0211" w:rsidRPr="00A10BB2">
        <w:rPr>
          <w:rFonts w:asciiTheme="majorBidi" w:hAnsiTheme="majorBidi" w:cstheme="majorBidi"/>
        </w:rPr>
        <w:t xml:space="preserve"> </w:t>
      </w:r>
      <w:r w:rsidR="00FF0211" w:rsidRPr="00A10BB2">
        <w:rPr>
          <w:rFonts w:asciiTheme="majorBidi" w:hAnsiTheme="majorBidi" w:cstheme="majorBidi"/>
        </w:rPr>
        <w:fldChar w:fldCharType="begin"/>
      </w:r>
      <w:r w:rsidR="00FF0211" w:rsidRPr="00A10BB2">
        <w:rPr>
          <w:rFonts w:asciiTheme="majorBidi" w:hAnsiTheme="majorBidi" w:cstheme="majorBidi"/>
        </w:rPr>
        <w:instrText xml:space="preserve"> ADDIN ZOTERO_ITEM CSL_CITATION {"citationID":"zvgmdkJQ","properties":{"formattedCitation":"(Habibovic et al., 2013; Sagberg, 2007; Warner &amp; Sandin, 2010)","plainCitation":"(Habibovic et al., 2013; Sagberg, 2007; Warner &amp; Sandin, 2010)","noteIndex":0},"citationItems":[{"id":300,"uris":["http://zotero.org/users/local/mEOMQCLR/items/CD5Q6NRU"],"itemData":{"id":300,"type":"article-journal","container-title":"Accident Analysis &amp; Prevention","DOI":"10.1016/j.aap.2012.05.034","ISSN":"00014575","journalAbbreviation":"Accident Analysis &amp; Prevention","language":"en","license":"https://www.elsevier.com/tdm/userlicense/1.0/","page":"554-565","source":"DOI.org (Crossref)","title":"Driver behavior in car-to-pedestrian incidents: An application of the Driving Reliability and Error Analysis Method (DREAM)","title-short":"Driver behavior in car-to-pedestrian incidents","volume":"50","author":[{"family":"Habibovic","given":"Azra"},{"family":"Tivesten","given":"Emma"},{"family":"Uchida","given":"Nobuyuki"},{"family":"Bärgman","given":"Jonas"},{"family":"Ljung Aust","given":"Mikael"}],"issued":{"date-parts":[["2013",1]]}}},{"id":304,"uris":["http://zotero.org/users/local/mEOMQCLR/items/MWHG2HEU"],"itemData":{"id":304,"type":"report","ISBN":"978-82-480-0796-8","ISSN":"0808-1190","publisher":"Institute of Transport Economics","publisher-place":"Norwegian Centre for Transport Research, Oslo","title":"A methodological study of the Driving Reliability and Error Analysis Method (DREAM)","URL":"https://www.toi.no/getfile.php/137962-1200992223/Publikasjoner/T%C3%98I%20rapporter/2007/912-2007/912-2007-nett.pdf","author":[{"family":"Sagberg","given":"Fridulv"}],"accessed":{"date-parts":[["2026",5,16]]},"issued":{"date-parts":[["2007",12]]}}},{"id":316,"uris":["http://zotero.org/users/local/mEOMQCLR/items/NG655V5Q"],"itemData":{"id":316,"type":"article-journal","container-title":"Safety Science","DOI":"10.1016/j.ssci.2009.12.022","ISSN":"09257535","issue":"5","journalAbbreviation":"Safety Science","language":"en","license":"https://www.elsevier.com/tdm/userlicense/1.0/","page":"527-536","source":"DOI.org (Crossref)","title":"The intercoder agreement when using the Driving Reliability and Error Analysis Method in road traffic accident investigations","volume":"48","author":[{"family":"Warner","given":"Henriette Wallén"},{"family":"Sandin","given":"Jesper"}],"issued":{"date-parts":[["2010",6]]}}}],"schema":"https://github.com/citation-style-language/schema/raw/master/csl-citation.json"} </w:instrText>
      </w:r>
      <w:r w:rsidR="00FF0211" w:rsidRPr="00A10BB2">
        <w:rPr>
          <w:rFonts w:asciiTheme="majorBidi" w:hAnsiTheme="majorBidi" w:cstheme="majorBidi"/>
        </w:rPr>
        <w:fldChar w:fldCharType="separate"/>
      </w:r>
      <w:r w:rsidR="00FF0211" w:rsidRPr="00A10BB2">
        <w:rPr>
          <w:rFonts w:asciiTheme="majorBidi" w:hAnsiTheme="majorBidi" w:cstheme="majorBidi"/>
        </w:rPr>
        <w:t>(</w:t>
      </w:r>
      <w:proofErr w:type="spellStart"/>
      <w:r w:rsidR="00FF0211" w:rsidRPr="00A10BB2">
        <w:rPr>
          <w:rFonts w:asciiTheme="majorBidi" w:hAnsiTheme="majorBidi" w:cstheme="majorBidi"/>
        </w:rPr>
        <w:t>Habibovic</w:t>
      </w:r>
      <w:proofErr w:type="spellEnd"/>
      <w:r w:rsidR="00FF0211" w:rsidRPr="00A10BB2">
        <w:rPr>
          <w:rFonts w:asciiTheme="majorBidi" w:hAnsiTheme="majorBidi" w:cstheme="majorBidi"/>
        </w:rPr>
        <w:t xml:space="preserve"> et al., 2013; </w:t>
      </w:r>
      <w:proofErr w:type="spellStart"/>
      <w:r w:rsidR="00FF0211" w:rsidRPr="00A10BB2">
        <w:rPr>
          <w:rFonts w:asciiTheme="majorBidi" w:hAnsiTheme="majorBidi" w:cstheme="majorBidi"/>
        </w:rPr>
        <w:t>Sagberg</w:t>
      </w:r>
      <w:proofErr w:type="spellEnd"/>
      <w:r w:rsidR="00FF0211" w:rsidRPr="00A10BB2">
        <w:rPr>
          <w:rFonts w:asciiTheme="majorBidi" w:hAnsiTheme="majorBidi" w:cstheme="majorBidi"/>
        </w:rPr>
        <w:t xml:space="preserve">, 2007; Warner &amp; </w:t>
      </w:r>
      <w:proofErr w:type="spellStart"/>
      <w:r w:rsidR="00FF0211" w:rsidRPr="00A10BB2">
        <w:rPr>
          <w:rFonts w:asciiTheme="majorBidi" w:hAnsiTheme="majorBidi" w:cstheme="majorBidi"/>
        </w:rPr>
        <w:t>Sandin</w:t>
      </w:r>
      <w:proofErr w:type="spellEnd"/>
      <w:r w:rsidR="00FF0211" w:rsidRPr="00A10BB2">
        <w:rPr>
          <w:rFonts w:asciiTheme="majorBidi" w:hAnsiTheme="majorBidi" w:cstheme="majorBidi"/>
        </w:rPr>
        <w:t>, 2010)</w:t>
      </w:r>
      <w:r w:rsidR="00FF0211" w:rsidRPr="00A10BB2">
        <w:rPr>
          <w:rFonts w:asciiTheme="majorBidi" w:hAnsiTheme="majorBidi" w:cstheme="majorBidi"/>
        </w:rPr>
        <w:fldChar w:fldCharType="end"/>
      </w:r>
      <w:r w:rsidRPr="00A10BB2">
        <w:rPr>
          <w:rFonts w:asciiTheme="majorBidi" w:hAnsiTheme="majorBidi" w:cstheme="majorBidi"/>
        </w:rPr>
        <w:t xml:space="preserve">. Studies </w:t>
      </w:r>
      <w:r w:rsidR="00FF0211" w:rsidRPr="00A10BB2">
        <w:rPr>
          <w:rFonts w:asciiTheme="majorBidi" w:hAnsiTheme="majorBidi" w:cstheme="majorBidi"/>
        </w:rPr>
        <w:t xml:space="preserve">such as </w:t>
      </w:r>
      <w:proofErr w:type="spellStart"/>
      <w:r w:rsidR="00FF0211" w:rsidRPr="00A10BB2">
        <w:rPr>
          <w:rFonts w:asciiTheme="majorBidi" w:hAnsiTheme="majorBidi" w:cstheme="majorBidi"/>
        </w:rPr>
        <w:t>Habibovic</w:t>
      </w:r>
      <w:proofErr w:type="spellEnd"/>
      <w:r w:rsidR="00FF0211" w:rsidRPr="00A10BB2">
        <w:rPr>
          <w:rFonts w:asciiTheme="majorBidi" w:hAnsiTheme="majorBidi" w:cstheme="majorBidi"/>
        </w:rPr>
        <w:t xml:space="preserve"> et al. (2013) </w:t>
      </w:r>
      <w:r w:rsidRPr="00A10BB2">
        <w:rPr>
          <w:rFonts w:asciiTheme="majorBidi" w:hAnsiTheme="majorBidi" w:cstheme="majorBidi"/>
        </w:rPr>
        <w:t>using aggregated DREAM charts have successfully identified common patterns of failure, such as the link between "distraction" (genotype) and "missed observation" (intermediate genotype) leading to "late action" (phenotype). The methodology is highly suitable for LMIC contexts where detailed technical data might be scarce, as its structured taxonomy guides data collection and facilitates the aggregation of qualitative information from varied sources.</w:t>
      </w:r>
    </w:p>
    <w:p w:rsidR="00855D40" w:rsidRPr="00A10BB2" w:rsidRDefault="00855D40" w:rsidP="00A10BB2">
      <w:pPr>
        <w:pStyle w:val="NormalWeb"/>
        <w:jc w:val="both"/>
        <w:rPr>
          <w:rFonts w:asciiTheme="majorBidi" w:hAnsiTheme="majorBidi" w:cstheme="majorBidi"/>
        </w:rPr>
      </w:pPr>
      <w:r w:rsidRPr="00A10BB2">
        <w:rPr>
          <w:rStyle w:val="Strong"/>
          <w:rFonts w:asciiTheme="majorBidi" w:hAnsiTheme="majorBidi" w:cstheme="majorBidi"/>
        </w:rPr>
        <w:t>Newspaper-based accident data as a research source</w:t>
      </w:r>
    </w:p>
    <w:p w:rsidR="00855D40" w:rsidRPr="00A10BB2" w:rsidRDefault="00855D40" w:rsidP="00A10BB2">
      <w:pPr>
        <w:pStyle w:val="NormalWeb"/>
        <w:jc w:val="both"/>
        <w:rPr>
          <w:rFonts w:asciiTheme="majorBidi" w:hAnsiTheme="majorBidi" w:cstheme="majorBidi"/>
        </w:rPr>
      </w:pPr>
      <w:r w:rsidRPr="00A10BB2">
        <w:rPr>
          <w:rFonts w:asciiTheme="majorBidi" w:hAnsiTheme="majorBidi" w:cstheme="majorBidi"/>
        </w:rPr>
        <w:t>The use of media-derived data as a legitimate source for road safety research is supported by a growing body of international literature</w:t>
      </w:r>
      <w:r w:rsidR="00A30668" w:rsidRPr="00A10BB2">
        <w:rPr>
          <w:rFonts w:asciiTheme="majorBidi" w:hAnsiTheme="majorBidi" w:cstheme="majorBidi"/>
        </w:rPr>
        <w:t xml:space="preserve"> </w:t>
      </w:r>
      <w:r w:rsidR="00A30668" w:rsidRPr="00A10BB2">
        <w:rPr>
          <w:rFonts w:asciiTheme="majorBidi" w:hAnsiTheme="majorBidi" w:cstheme="majorBidi"/>
        </w:rPr>
        <w:fldChar w:fldCharType="begin"/>
      </w:r>
      <w:r w:rsidR="00A30668" w:rsidRPr="00A10BB2">
        <w:rPr>
          <w:rFonts w:asciiTheme="majorBidi" w:hAnsiTheme="majorBidi" w:cstheme="majorBidi"/>
        </w:rPr>
        <w:instrText xml:space="preserve"> ADDIN ZOTERO_ITEM CSL_CITATION {"citationID":"ElgMBfay","properties":{"formattedCitation":"(Ashutosh &amp; Chand, 2025; Paudel, 2025)","plainCitation":"(Ashutosh &amp; Chand, 2025; Paudel, 2025)","noteIndex":0},"citationItems":[{"id":335,"uris":["http://zotero.org/users/local/mEOMQCLR/items/LJCNWE9Q"],"itemData":{"id":335,"type":"article-journal","container-title":"Scientific Reports","DOI":"10.1038/s41598-025-14010-2","ISSN":"2045-2322","issue":"1","journalAbbreviation":"Sci Rep","language":"en","page":"34025","source":"DOI.org (Crossref)","title":"Discrepancies in media reporting of fatal road crashes and official data in India","volume":"15","author":[{"family":"Ashutosh","given":"Ashutosh"},{"family":"Chand","given":"Sai"}],"issued":{"date-parts":[["2025",9,30]]}}},{"id":333,"uris":["http://zotero.org/users/local/mEOMQCLR/items/4Y6BZQBJ"],"itemData":{"id":333,"type":"article-journal","abstract":"Background: Road traffic crashes (RTCs) are a significant public health issue in Nepal, and the media have a significant role to play in influencing public opinion and policy discussion. This study analyzes the trends in media coverage and causal attributions in RTC reporting in the major Nepalese news media.Methods: Quantitative content analysis of 2,847 news stories from seven major Nepali newspapers from January 2020 to June 2025 was conducted. Stories were coded using a systematic structured codebook examining article metadata, accident features, causal attributions, and quality of reporting measures. Intercoder reliability was achieved at Cohen's κ = 0.87, with good analytical consistency maintained.","container-title":"Interdisciplinary International Journal of Advances in Social Sciences, Arts and Humanities","DOI":"10.62674/iijassah.2025.v2i1.005","ISSN":"30490480","issue":"01","journalAbbreviation":"IIJASSAH","source":"DOI.org (Crossref)","title":"Road Traffic Accidents in Nepal: A Five-Year Content Analysis of News Media Coverage and Causal Factors","title-short":"Road Traffic Accidents in Nepal","URL":"https://ejournal.svgacademy.org/index.php/iijassah/article/view/237","volume":"02","author":[{"family":"Paudel","given":"Dolendra"}],"accessed":{"date-parts":[["2026",5,16]]},"issued":{"date-parts":[["2025"]]}}}],"schema":"https://github.com/citation-style-language/schema/raw/master/csl-citation.json"} </w:instrText>
      </w:r>
      <w:r w:rsidR="00A30668" w:rsidRPr="00A10BB2">
        <w:rPr>
          <w:rFonts w:asciiTheme="majorBidi" w:hAnsiTheme="majorBidi" w:cstheme="majorBidi"/>
        </w:rPr>
        <w:fldChar w:fldCharType="separate"/>
      </w:r>
      <w:r w:rsidR="00A30668" w:rsidRPr="00A10BB2">
        <w:rPr>
          <w:rFonts w:asciiTheme="majorBidi" w:hAnsiTheme="majorBidi" w:cstheme="majorBidi"/>
        </w:rPr>
        <w:t>(</w:t>
      </w:r>
      <w:proofErr w:type="spellStart"/>
      <w:r w:rsidR="00A30668" w:rsidRPr="00A10BB2">
        <w:rPr>
          <w:rFonts w:asciiTheme="majorBidi" w:hAnsiTheme="majorBidi" w:cstheme="majorBidi"/>
        </w:rPr>
        <w:t>Ashutosh</w:t>
      </w:r>
      <w:proofErr w:type="spellEnd"/>
      <w:r w:rsidR="00A30668" w:rsidRPr="00A10BB2">
        <w:rPr>
          <w:rFonts w:asciiTheme="majorBidi" w:hAnsiTheme="majorBidi" w:cstheme="majorBidi"/>
        </w:rPr>
        <w:t xml:space="preserve"> &amp; Chand, 2025; </w:t>
      </w:r>
      <w:proofErr w:type="spellStart"/>
      <w:r w:rsidR="00A30668" w:rsidRPr="00A10BB2">
        <w:rPr>
          <w:rFonts w:asciiTheme="majorBidi" w:hAnsiTheme="majorBidi" w:cstheme="majorBidi"/>
        </w:rPr>
        <w:t>Paudel</w:t>
      </w:r>
      <w:proofErr w:type="spellEnd"/>
      <w:r w:rsidR="00A30668" w:rsidRPr="00A10BB2">
        <w:rPr>
          <w:rFonts w:asciiTheme="majorBidi" w:hAnsiTheme="majorBidi" w:cstheme="majorBidi"/>
        </w:rPr>
        <w:t>, 2025)</w:t>
      </w:r>
      <w:r w:rsidR="00A30668" w:rsidRPr="00A10BB2">
        <w:rPr>
          <w:rFonts w:asciiTheme="majorBidi" w:hAnsiTheme="majorBidi" w:cstheme="majorBidi"/>
        </w:rPr>
        <w:fldChar w:fldCharType="end"/>
      </w:r>
      <w:r w:rsidRPr="00A10BB2">
        <w:rPr>
          <w:rFonts w:asciiTheme="majorBidi" w:hAnsiTheme="majorBidi" w:cstheme="majorBidi"/>
        </w:rPr>
        <w:t>. In many LMIC settings where official databases may be incomplete, inaccessible, or prone to significant under-reporting, newspapers provide an alternative, geographically broad, and easily accessible archive of crash events. Media reports often capture psych</w:t>
      </w:r>
      <w:r w:rsidR="00A30668" w:rsidRPr="00A10BB2">
        <w:rPr>
          <w:rFonts w:asciiTheme="majorBidi" w:hAnsiTheme="majorBidi" w:cstheme="majorBidi"/>
        </w:rPr>
        <w:t xml:space="preserve">osocial and situational details </w:t>
      </w:r>
      <w:r w:rsidRPr="00A10BB2">
        <w:rPr>
          <w:rFonts w:asciiTheme="majorBidi" w:hAnsiTheme="majorBidi" w:cstheme="majorBidi"/>
        </w:rPr>
        <w:t>such as driver fatigue, working conditions for commercial operators, and the specific framin</w:t>
      </w:r>
      <w:r w:rsidR="00A30668" w:rsidRPr="00A10BB2">
        <w:rPr>
          <w:rFonts w:asciiTheme="majorBidi" w:hAnsiTheme="majorBidi" w:cstheme="majorBidi"/>
        </w:rPr>
        <w:t xml:space="preserve">g of local infrastructure flaws </w:t>
      </w:r>
      <w:r w:rsidRPr="00A10BB2">
        <w:rPr>
          <w:rFonts w:asciiTheme="majorBidi" w:hAnsiTheme="majorBidi" w:cstheme="majorBidi"/>
        </w:rPr>
        <w:t>that may be omitted from standardized police reporting forms.</w:t>
      </w:r>
    </w:p>
    <w:p w:rsidR="00855D40" w:rsidRPr="00A10BB2" w:rsidRDefault="00855D40" w:rsidP="00A10BB2">
      <w:pPr>
        <w:pStyle w:val="NormalWeb"/>
        <w:jc w:val="both"/>
        <w:rPr>
          <w:rFonts w:asciiTheme="majorBidi" w:hAnsiTheme="majorBidi" w:cstheme="majorBidi"/>
        </w:rPr>
      </w:pPr>
      <w:r w:rsidRPr="00A10BB2">
        <w:rPr>
          <w:rFonts w:asciiTheme="majorBidi" w:hAnsiTheme="majorBidi" w:cstheme="majorBidi"/>
        </w:rPr>
        <w:lastRenderedPageBreak/>
        <w:t>However, researchers must acknowledge several known limitations of media data, including reporting bias, where dramatic or high-fatality incidents are disproportionately featured compared to their true fr</w:t>
      </w:r>
      <w:r w:rsidR="00A30668" w:rsidRPr="00A10BB2">
        <w:rPr>
          <w:rFonts w:asciiTheme="majorBidi" w:hAnsiTheme="majorBidi" w:cstheme="majorBidi"/>
        </w:rPr>
        <w:t xml:space="preserve">equency </w:t>
      </w:r>
      <w:r w:rsidR="00A30668" w:rsidRPr="00A10BB2">
        <w:rPr>
          <w:rFonts w:asciiTheme="majorBidi" w:hAnsiTheme="majorBidi" w:cstheme="majorBidi"/>
        </w:rPr>
        <w:fldChar w:fldCharType="begin"/>
      </w:r>
      <w:r w:rsidR="00A30668" w:rsidRPr="00A10BB2">
        <w:rPr>
          <w:rFonts w:asciiTheme="majorBidi" w:hAnsiTheme="majorBidi" w:cstheme="majorBidi"/>
        </w:rPr>
        <w:instrText xml:space="preserve"> ADDIN ZOTERO_ITEM CSL_CITATION {"citationID":"dSWGprSp","properties":{"formattedCitation":"(Ashutosh &amp; Chand, 2025; Daniels et al., 2010)","plainCitation":"(Ashutosh &amp; Chand, 2025; Daniels et al., 2010)","noteIndex":0},"citationItems":[{"id":335,"uris":["http://zotero.org/users/local/mEOMQCLR/items/LJCNWE9Q"],"itemData":{"id":335,"type":"article-journal","container-title":"Scientific Reports","DOI":"10.1038/s41598-025-14010-2","ISSN":"2045-2322","issue":"1","journalAbbreviation":"Sci Rep","language":"en","page":"34025","source":"DOI.org (Crossref)","title":"Discrepancies in media reporting of fatal road crashes and official data in India","volume":"15","author":[{"family":"Ashutosh","given":"Ashutosh"},{"family":"Chand","given":"Sai"}],"issued":{"date-parts":[["2025",9,30]]}}},{"id":332,"uris":["http://zotero.org/users/local/mEOMQCLR/items/KIFV36GZ"],"itemData":{"id":332,"type":"article-journal","container-title":"Safety Science","DOI":"10.1016/j.ssci.2010.07.007","ISSN":"09257535","issue":"10","journalAbbreviation":"Safety Science","language":"en","license":"https://www.elsevier.com/tdm/userlicense/1.0/","page":"1469-1476","source":"DOI.org (Crossref)","title":"Official reporting and newspaper coverage of road crashes: A case study","title-short":"Official reporting and newspaper coverage of road crashes","volume":"48","author":[{"family":"Daniels","given":"Stijn"},{"family":"Brijs","given":"Tom"},{"family":"Keunen","given":"Dries"}],"issued":{"date-parts":[["2010",12]]}}}],"schema":"https://github.com/citation-style-language/schema/raw/master/csl-citation.json"} </w:instrText>
      </w:r>
      <w:r w:rsidR="00A30668" w:rsidRPr="00A10BB2">
        <w:rPr>
          <w:rFonts w:asciiTheme="majorBidi" w:hAnsiTheme="majorBidi" w:cstheme="majorBidi"/>
        </w:rPr>
        <w:fldChar w:fldCharType="separate"/>
      </w:r>
      <w:r w:rsidR="00A30668" w:rsidRPr="00A10BB2">
        <w:rPr>
          <w:rFonts w:asciiTheme="majorBidi" w:hAnsiTheme="majorBidi" w:cstheme="majorBidi"/>
        </w:rPr>
        <w:t>(</w:t>
      </w:r>
      <w:proofErr w:type="spellStart"/>
      <w:r w:rsidR="00A30668" w:rsidRPr="00A10BB2">
        <w:rPr>
          <w:rFonts w:asciiTheme="majorBidi" w:hAnsiTheme="majorBidi" w:cstheme="majorBidi"/>
        </w:rPr>
        <w:t>Ashutosh</w:t>
      </w:r>
      <w:proofErr w:type="spellEnd"/>
      <w:r w:rsidR="00A30668" w:rsidRPr="00A10BB2">
        <w:rPr>
          <w:rFonts w:asciiTheme="majorBidi" w:hAnsiTheme="majorBidi" w:cstheme="majorBidi"/>
        </w:rPr>
        <w:t xml:space="preserve"> &amp; Chand, 2025; Daniels et al., 2010)</w:t>
      </w:r>
      <w:r w:rsidR="00A30668" w:rsidRPr="00A10BB2">
        <w:rPr>
          <w:rFonts w:asciiTheme="majorBidi" w:hAnsiTheme="majorBidi" w:cstheme="majorBidi"/>
        </w:rPr>
        <w:fldChar w:fldCharType="end"/>
      </w:r>
      <w:r w:rsidR="00A30668" w:rsidRPr="00A10BB2">
        <w:rPr>
          <w:rFonts w:asciiTheme="majorBidi" w:hAnsiTheme="majorBidi" w:cstheme="majorBidi"/>
        </w:rPr>
        <w:t>. Journalists often use episodic framing,</w:t>
      </w:r>
      <w:r w:rsidRPr="00A10BB2">
        <w:rPr>
          <w:rFonts w:asciiTheme="majorBidi" w:hAnsiTheme="majorBidi" w:cstheme="majorBidi"/>
        </w:rPr>
        <w:t xml:space="preserve"> which treats accidents as isolated incidents of individual blame,</w:t>
      </w:r>
      <w:r w:rsidR="00A30668" w:rsidRPr="00A10BB2">
        <w:rPr>
          <w:rFonts w:asciiTheme="majorBidi" w:hAnsiTheme="majorBidi" w:cstheme="majorBidi"/>
        </w:rPr>
        <w:t xml:space="preserve"> rather than thematic framing,</w:t>
      </w:r>
      <w:r w:rsidRPr="00A10BB2">
        <w:rPr>
          <w:rFonts w:asciiTheme="majorBidi" w:hAnsiTheme="majorBidi" w:cstheme="majorBidi"/>
        </w:rPr>
        <w:t xml:space="preserve"> which explores systemic root causes. To mitigate these issues, prior studies have employed quantitative content analysis and discourse analysis to identify and adjust for these biases</w:t>
      </w:r>
      <w:r w:rsidR="00A30668" w:rsidRPr="00A10BB2">
        <w:rPr>
          <w:rFonts w:asciiTheme="majorBidi" w:hAnsiTheme="majorBidi" w:cstheme="majorBidi"/>
        </w:rPr>
        <w:t xml:space="preserve"> </w:t>
      </w:r>
      <w:r w:rsidR="00A30668" w:rsidRPr="00A10BB2">
        <w:rPr>
          <w:rFonts w:asciiTheme="majorBidi" w:hAnsiTheme="majorBidi" w:cstheme="majorBidi"/>
        </w:rPr>
        <w:fldChar w:fldCharType="begin"/>
      </w:r>
      <w:r w:rsidR="00A30668" w:rsidRPr="00A10BB2">
        <w:rPr>
          <w:rFonts w:asciiTheme="majorBidi" w:hAnsiTheme="majorBidi" w:cstheme="majorBidi"/>
        </w:rPr>
        <w:instrText xml:space="preserve"> ADDIN ZOTERO_ITEM CSL_CITATION {"citationID":"VfV3xTky","properties":{"formattedCitation":"(Ashutosh &amp; Chand, 2025; MacRitchie &amp; Seedat, 2008; Paudel, 2025)","plainCitation":"(Ashutosh &amp; Chand, 2025; MacRitchie &amp; Seedat, 2008; Paudel, 2025)","noteIndex":0},"citationItems":[{"id":335,"uris":["http://zotero.org/users/local/mEOMQCLR/items/LJCNWE9Q"],"itemData":{"id":335,"type":"article-journal","container-title":"Scientific Reports","DOI":"10.1038/s41598-025-14010-2","ISSN":"2045-2322","issue":"1","journalAbbreviation":"Sci Rep","language":"en","page":"34025","source":"DOI.org (Crossref)","title":"Discrepancies in media reporting of fatal road crashes and official data in India","volume":"15","author":[{"family":"Ashutosh","given":"Ashutosh"},{"family":"Chand","given":"Sai"}],"issued":{"date-parts":[["2025",9,30]]}}},{"id":331,"uris":["http://zotero.org/users/local/mEOMQCLR/items/RZBVMLZA"],"itemData":{"id":331,"type":"article-journal","container-title":"South African Journal of Psychology","ISSN":"0081-2463","issue":"2","journalAbbreviation":"South African Journal of Psychology","page":"337-354","publisher":"SAGE Publishing","title":"Headlines and discourses in newspaper reports on traffic accidents","volume":"38","author":[{"family":"MacRitchie","given":"Victoria"},{"family":"Seedat","given":"Mohamed"}],"issued":{"date-parts":[["2008"]]}}},{"id":333,"uris":["http://zotero.org/users/local/mEOMQCLR/items/4Y6BZQBJ"],"itemData":{"id":333,"type":"article-journal","abstract":"Background: Road traffic crashes (RTCs) are a significant public health issue in Nepal, and the media have a significant role to play in influencing public opinion and policy discussion. This study analyzes the trends in media coverage and causal attributions in RTC reporting in the major Nepalese news media.Methods: Quantitative content analysis of 2,847 news stories from seven major Nepali newspapers from January 2020 to June 2025 was conducted. Stories were coded using a systematic structured codebook examining article metadata, accident features, causal attributions, and quality of reporting measures. Intercoder reliability was achieved at Cohen's κ = 0.87, with good analytical consistency maintained.","container-title":"Interdisciplinary International Journal of Advances in Social Sciences, Arts and Humanities","DOI":"10.62674/iijassah.2025.v2i1.005","ISSN":"30490480","issue":"01","journalAbbreviation":"IIJASSAH","source":"DOI.org (Crossref)","title":"Road Traffic Accidents in Nepal: A Five-Year Content Analysis of News Media Coverage and Causal Factors","title-short":"Road Traffic Accidents in Nepal","URL":"https://ejournal.svgacademy.org/index.php/iijassah/article/view/237","volume":"02","author":[{"family":"Paudel","given":"Dolendra"}],"accessed":{"date-parts":[["2026",5,16]]},"issued":{"date-parts":[["2025"]]}}}],"schema":"https://github.com/citation-style-language/schema/raw/master/csl-citation.json"} </w:instrText>
      </w:r>
      <w:r w:rsidR="00A30668" w:rsidRPr="00A10BB2">
        <w:rPr>
          <w:rFonts w:asciiTheme="majorBidi" w:hAnsiTheme="majorBidi" w:cstheme="majorBidi"/>
        </w:rPr>
        <w:fldChar w:fldCharType="separate"/>
      </w:r>
      <w:r w:rsidR="00A30668" w:rsidRPr="00A10BB2">
        <w:rPr>
          <w:rFonts w:asciiTheme="majorBidi" w:hAnsiTheme="majorBidi" w:cstheme="majorBidi"/>
        </w:rPr>
        <w:t>(</w:t>
      </w:r>
      <w:proofErr w:type="spellStart"/>
      <w:r w:rsidR="00A30668" w:rsidRPr="00A10BB2">
        <w:rPr>
          <w:rFonts w:asciiTheme="majorBidi" w:hAnsiTheme="majorBidi" w:cstheme="majorBidi"/>
        </w:rPr>
        <w:t>Ashutosh</w:t>
      </w:r>
      <w:proofErr w:type="spellEnd"/>
      <w:r w:rsidR="00A30668" w:rsidRPr="00A10BB2">
        <w:rPr>
          <w:rFonts w:asciiTheme="majorBidi" w:hAnsiTheme="majorBidi" w:cstheme="majorBidi"/>
        </w:rPr>
        <w:t xml:space="preserve"> &amp; Chand, 2025; </w:t>
      </w:r>
      <w:proofErr w:type="spellStart"/>
      <w:r w:rsidR="00A30668" w:rsidRPr="00A10BB2">
        <w:rPr>
          <w:rFonts w:asciiTheme="majorBidi" w:hAnsiTheme="majorBidi" w:cstheme="majorBidi"/>
        </w:rPr>
        <w:t>MacRitchie</w:t>
      </w:r>
      <w:proofErr w:type="spellEnd"/>
      <w:r w:rsidR="00A30668" w:rsidRPr="00A10BB2">
        <w:rPr>
          <w:rFonts w:asciiTheme="majorBidi" w:hAnsiTheme="majorBidi" w:cstheme="majorBidi"/>
        </w:rPr>
        <w:t xml:space="preserve"> &amp; </w:t>
      </w:r>
      <w:proofErr w:type="spellStart"/>
      <w:r w:rsidR="00A30668" w:rsidRPr="00A10BB2">
        <w:rPr>
          <w:rFonts w:asciiTheme="majorBidi" w:hAnsiTheme="majorBidi" w:cstheme="majorBidi"/>
        </w:rPr>
        <w:t>Seedat</w:t>
      </w:r>
      <w:proofErr w:type="spellEnd"/>
      <w:r w:rsidR="00A30668" w:rsidRPr="00A10BB2">
        <w:rPr>
          <w:rFonts w:asciiTheme="majorBidi" w:hAnsiTheme="majorBidi" w:cstheme="majorBidi"/>
        </w:rPr>
        <w:t xml:space="preserve">, 2008; </w:t>
      </w:r>
      <w:proofErr w:type="spellStart"/>
      <w:r w:rsidR="00A30668" w:rsidRPr="00A10BB2">
        <w:rPr>
          <w:rFonts w:asciiTheme="majorBidi" w:hAnsiTheme="majorBidi" w:cstheme="majorBidi"/>
        </w:rPr>
        <w:t>Paudel</w:t>
      </w:r>
      <w:proofErr w:type="spellEnd"/>
      <w:r w:rsidR="00A30668" w:rsidRPr="00A10BB2">
        <w:rPr>
          <w:rFonts w:asciiTheme="majorBidi" w:hAnsiTheme="majorBidi" w:cstheme="majorBidi"/>
        </w:rPr>
        <w:t>, 2025)</w:t>
      </w:r>
      <w:r w:rsidR="00A30668" w:rsidRPr="00A10BB2">
        <w:rPr>
          <w:rFonts w:asciiTheme="majorBidi" w:hAnsiTheme="majorBidi" w:cstheme="majorBidi"/>
        </w:rPr>
        <w:fldChar w:fldCharType="end"/>
      </w:r>
      <w:r w:rsidRPr="00A10BB2">
        <w:rPr>
          <w:rFonts w:asciiTheme="majorBidi" w:hAnsiTheme="majorBidi" w:cstheme="majorBidi"/>
        </w:rPr>
        <w:t xml:space="preserve">. By comparing media attributes to available official statistics, researchers can achieve </w:t>
      </w:r>
      <w:proofErr w:type="spellStart"/>
      <w:r w:rsidRPr="00A10BB2">
        <w:rPr>
          <w:rFonts w:asciiTheme="majorBidi" w:hAnsiTheme="majorBidi" w:cstheme="majorBidi"/>
        </w:rPr>
        <w:t>intercoder</w:t>
      </w:r>
      <w:proofErr w:type="spellEnd"/>
      <w:r w:rsidRPr="00A10BB2">
        <w:rPr>
          <w:rFonts w:asciiTheme="majorBidi" w:hAnsiTheme="majorBidi" w:cstheme="majorBidi"/>
        </w:rPr>
        <w:t xml:space="preserve"> reliability and ensure the analytical consistency of the data.</w:t>
      </w:r>
    </w:p>
    <w:p w:rsidR="00855D40" w:rsidRPr="00A10BB2" w:rsidRDefault="00855D40" w:rsidP="00A10BB2">
      <w:pPr>
        <w:pStyle w:val="NormalWeb"/>
        <w:jc w:val="both"/>
        <w:rPr>
          <w:rFonts w:asciiTheme="majorBidi" w:hAnsiTheme="majorBidi" w:cstheme="majorBidi"/>
        </w:rPr>
      </w:pPr>
      <w:r w:rsidRPr="00A10BB2">
        <w:rPr>
          <w:rStyle w:val="Strong"/>
          <w:rFonts w:asciiTheme="majorBidi" w:hAnsiTheme="majorBidi" w:cstheme="majorBidi"/>
        </w:rPr>
        <w:t xml:space="preserve">Summary and </w:t>
      </w:r>
      <w:r w:rsidR="00A10BB2">
        <w:rPr>
          <w:rStyle w:val="Strong"/>
          <w:rFonts w:asciiTheme="majorBidi" w:hAnsiTheme="majorBidi" w:cstheme="majorBidi"/>
        </w:rPr>
        <w:t>Research Gap</w:t>
      </w:r>
    </w:p>
    <w:p w:rsidR="00855D40" w:rsidRDefault="00855D40" w:rsidP="00A10BB2">
      <w:pPr>
        <w:pStyle w:val="NormalWeb"/>
        <w:jc w:val="both"/>
        <w:rPr>
          <w:rFonts w:asciiTheme="majorBidi" w:hAnsiTheme="majorBidi" w:cstheme="majorBidi"/>
        </w:rPr>
      </w:pPr>
      <w:r w:rsidRPr="00A10BB2">
        <w:rPr>
          <w:rFonts w:asciiTheme="majorBidi" w:hAnsiTheme="majorBidi" w:cstheme="majorBidi"/>
        </w:rPr>
        <w:t>The literature demonstrates that while Nigeria faces a severe road safety crisis dominated by human error, current research often relies on descriptive statistics or spatial clustering without analyzing the underlying cognitive failures of the driver. There is a significant gap in the application of structured behavioral classification methods like DREAM within the African context to explain the mechanistic links between causative factors and accident outcomes. Existing Nigeri</w:t>
      </w:r>
      <w:r w:rsidR="002F3318" w:rsidRPr="00A10BB2">
        <w:rPr>
          <w:rFonts w:asciiTheme="majorBidi" w:hAnsiTheme="majorBidi" w:cstheme="majorBidi"/>
        </w:rPr>
        <w:t xml:space="preserve">an studies frequently identify speeding or fatigue </w:t>
      </w:r>
      <w:r w:rsidR="002F3318" w:rsidRPr="00A10BB2">
        <w:rPr>
          <w:rFonts w:asciiTheme="majorBidi" w:hAnsiTheme="majorBidi" w:cstheme="majorBidi"/>
        </w:rPr>
        <w:fldChar w:fldCharType="begin"/>
      </w:r>
      <w:r w:rsidR="002F3318" w:rsidRPr="00A10BB2">
        <w:rPr>
          <w:rFonts w:asciiTheme="majorBidi" w:hAnsiTheme="majorBidi" w:cstheme="majorBidi"/>
        </w:rPr>
        <w:instrText xml:space="preserve"> ADDIN ZOTERO_ITEM CSL_CITATION {"citationID":"rHnrRMNg","properties":{"formattedCitation":"(Taiwo et al., 2024)","plainCitation":"(Taiwo et al., 2024)","noteIndex":0},"citationItems":[{"id":108,"uris":["http://zotero.org/users/local/mEOMQCLR/items/MWGULSEG"],"itemData":{"id":108,"type":"article-journal","abstract":"The influence of risky driving behavior on road traffic accidents (RTAs) is a relationship that requires draconian measures to curtail the rising surge of road traffic accidents among commercial drivers. Any attempt to ignore this will result in continuous loss of lives and properties, thus weakening the global economy, especially in developing countries. The risky driving behaviors of commercial drivers (truck and taxi drivers) in Nigeria require a panacea due to their contribution to RTAs. The study examines the moderating effect of positive driving behavior on commercial truck and taxi drivers’ risky driving behavior and accident involvement relationship. A total of 1823 commercial vehicle drivers (943 taxi drivers and 880 truck drivers) completed the driver behavior questionnaire (DBQ), while the structural equation modeling (SEM) method was used for the analysis. The results indicated a significant moderating effect of positive driving behavior on the risky driving behavior and accident involvement relationship for both commercial truck and taxi drivers in Nigeria. Specifically, the truck drivers had a positive moderating effect, resulting in a decrease in RTAs with an increase in positive driving behavior. In contrast, the taxi drivers had a negative moderating effect. The results suggest that increasing positive driving behavior among truck drivers will enhance their safety, while taxi drivers will need more assessment to identify other risky behaviors that could expose them to more RTAs despite the positive driving behavior. This study will aid decision makers, transport trainers, and driver employers in knowing the importance of enforcing and promoting positive driving behaviors among drivers and include it in driving policy and driver training curricula towards RTA reduction.","container-title":"Journal of Engineering and Applied Science","DOI":"10.1186/s44147-024-00403-z","ISSN":"1110-1903, 2536-9512","issue":"1","journalAbbreviation":"J. Eng. Appl. Sci.","language":"en","page":"68","source":"DOI.org (Crossref)","title":"Influence of commercial drivers’ risky behavior on accident involvement: moderating effect of positive driving behavior","title-short":"Influence of commercial drivers’ risky behavior on accident involvement","volume":"71","author":[{"family":"Taiwo","given":"Olusegun Austine"},{"family":"Mahmud","given":"Norashikin"},{"family":"Hassan","given":"Sitti Asmah"},{"family":"Mohsin","given":"Rahmat Bin"}],"issued":{"date-parts":[["2024",12]]}}}],"schema":"https://github.com/citation-style-language/schema/raw/master/csl-citation.json"} </w:instrText>
      </w:r>
      <w:r w:rsidR="002F3318" w:rsidRPr="00A10BB2">
        <w:rPr>
          <w:rFonts w:asciiTheme="majorBidi" w:hAnsiTheme="majorBidi" w:cstheme="majorBidi"/>
        </w:rPr>
        <w:fldChar w:fldCharType="separate"/>
      </w:r>
      <w:r w:rsidR="002F3318" w:rsidRPr="00A10BB2">
        <w:rPr>
          <w:rFonts w:asciiTheme="majorBidi" w:hAnsiTheme="majorBidi" w:cstheme="majorBidi"/>
        </w:rPr>
        <w:t>(</w:t>
      </w:r>
      <w:proofErr w:type="spellStart"/>
      <w:r w:rsidR="002F3318" w:rsidRPr="00A10BB2">
        <w:rPr>
          <w:rFonts w:asciiTheme="majorBidi" w:hAnsiTheme="majorBidi" w:cstheme="majorBidi"/>
        </w:rPr>
        <w:t>Taiwo</w:t>
      </w:r>
      <w:proofErr w:type="spellEnd"/>
      <w:r w:rsidR="002F3318" w:rsidRPr="00A10BB2">
        <w:rPr>
          <w:rFonts w:asciiTheme="majorBidi" w:hAnsiTheme="majorBidi" w:cstheme="majorBidi"/>
        </w:rPr>
        <w:t xml:space="preserve"> et al., 2024)</w:t>
      </w:r>
      <w:r w:rsidR="002F3318" w:rsidRPr="00A10BB2">
        <w:rPr>
          <w:rFonts w:asciiTheme="majorBidi" w:hAnsiTheme="majorBidi" w:cstheme="majorBidi"/>
        </w:rPr>
        <w:fldChar w:fldCharType="end"/>
      </w:r>
      <w:r w:rsidRPr="00A10BB2">
        <w:rPr>
          <w:rFonts w:asciiTheme="majorBidi" w:hAnsiTheme="majorBidi" w:cstheme="majorBidi"/>
        </w:rPr>
        <w:t xml:space="preserve"> as general causes but fail to map the specific sequence of failures (e.g., from inattention to misjudgment to late braking) that define an accident event.</w:t>
      </w:r>
    </w:p>
    <w:p w:rsidR="00A10BB2" w:rsidRPr="00A10BB2" w:rsidRDefault="00A10BB2" w:rsidP="00A10BB2">
      <w:pPr>
        <w:pStyle w:val="NormalWeb"/>
        <w:jc w:val="both"/>
        <w:rPr>
          <w:rFonts w:asciiTheme="majorBidi" w:hAnsiTheme="majorBidi" w:cstheme="majorBidi"/>
        </w:rPr>
      </w:pPr>
    </w:p>
    <w:p w:rsidR="00583393" w:rsidRPr="00A10BB2" w:rsidRDefault="00A10BB2" w:rsidP="00A10BB2">
      <w:pPr>
        <w:pStyle w:val="Heading1"/>
        <w:spacing w:before="0" w:after="200"/>
        <w:rPr>
          <w:rFonts w:asciiTheme="majorBidi" w:hAnsiTheme="majorBidi" w:cstheme="majorBidi"/>
          <w:sz w:val="28"/>
          <w:szCs w:val="28"/>
        </w:rPr>
      </w:pPr>
      <w:r w:rsidRPr="00A10BB2">
        <w:rPr>
          <w:rFonts w:asciiTheme="majorBidi" w:hAnsiTheme="majorBidi" w:cstheme="majorBidi"/>
          <w:sz w:val="28"/>
          <w:szCs w:val="28"/>
        </w:rPr>
        <w:t>METHODOLOGY</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Research Design</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 xml:space="preserve">This study adopted a mixed-methods research design, combining systematic content analysis with structured quantitative coding using the Driver Reliability and Error Analysis Method (DREAM). The methodological approach was selected to enable the classification of driver </w:t>
      </w:r>
      <w:r w:rsidRPr="00A10BB2">
        <w:rPr>
          <w:rFonts w:asciiTheme="majorBidi" w:hAnsiTheme="majorBidi" w:cstheme="majorBidi"/>
          <w:sz w:val="24"/>
          <w:szCs w:val="24"/>
        </w:rPr>
        <w:t>behavioral</w:t>
      </w:r>
      <w:r w:rsidRPr="00A10BB2">
        <w:rPr>
          <w:rFonts w:asciiTheme="majorBidi" w:eastAsia="Arial" w:hAnsiTheme="majorBidi" w:cstheme="majorBidi"/>
          <w:sz w:val="24"/>
          <w:szCs w:val="24"/>
        </w:rPr>
        <w:t xml:space="preserve"> patterns from narrative accident records into </w:t>
      </w:r>
      <w:r w:rsidRPr="00A10BB2">
        <w:rPr>
          <w:rFonts w:asciiTheme="majorBidi" w:hAnsiTheme="majorBidi" w:cstheme="majorBidi"/>
          <w:sz w:val="24"/>
          <w:szCs w:val="24"/>
        </w:rPr>
        <w:t>standardized</w:t>
      </w:r>
      <w:r w:rsidRPr="00A10BB2">
        <w:rPr>
          <w:rFonts w:asciiTheme="majorBidi" w:eastAsia="Arial" w:hAnsiTheme="majorBidi" w:cstheme="majorBidi"/>
          <w:sz w:val="24"/>
          <w:szCs w:val="24"/>
        </w:rPr>
        <w:t xml:space="preserve"> phenotype and genotype categories defined within the DREAM taxonomy. The use of secondary, media-derived data is consistent with established practice in road safety research conducted in low- and middle-income country (LMIC) contexts where official crash investigation databases are either unavailable, incomplete, or inaccessible to independent researchers </w:t>
      </w:r>
      <w:r w:rsidRPr="00A10BB2">
        <w:rPr>
          <w:rFonts w:asciiTheme="majorBidi" w:eastAsia="Arial" w:hAnsiTheme="majorBidi" w:cstheme="majorBidi"/>
          <w:sz w:val="24"/>
          <w:szCs w:val="24"/>
        </w:rPr>
        <w:fldChar w:fldCharType="begin"/>
      </w:r>
      <w:r w:rsidRPr="00A10BB2">
        <w:rPr>
          <w:rFonts w:asciiTheme="majorBidi" w:eastAsia="Arial" w:hAnsiTheme="majorBidi" w:cstheme="majorBidi"/>
          <w:sz w:val="24"/>
          <w:szCs w:val="24"/>
        </w:rPr>
        <w:instrText xml:space="preserve"> ADDIN ZOTERO_ITEM CSL_CITATION {"citationID":"CSwOVAcE","properties":{"formattedCitation":"(Ashutosh &amp; Chand, 2025; Daniels et al., 2010; MacRitchie &amp; Seedat, 2008; Paudel, 2025)","plainCitation":"(Ashutosh &amp; Chand, 2025; Daniels et al., 2010; MacRitchie &amp; Seedat, 2008; Paudel, 2025)","noteIndex":0},"citationItems":[{"id":335,"uris":["http://zotero.org/users/local/mEOMQCLR/items/LJCNWE9Q"],"itemData":{"id":335,"type":"article-journal","container-title":"Scientific Reports","DOI":"10.1038/s41598-025-14010-2","ISSN":"2045-2322","issue":"1","journalAbbreviation":"Sci Rep","language":"en","page":"34025","source":"DOI.org (Crossref)","title":"Discrepancies in media reporting of fatal road crashes and official data in India","volume":"15","author":[{"family":"Ashutosh","given":"Ashutosh"},{"family":"Chand","given":"Sai"}],"issued":{"date-parts":[["2025",9,30]]}}},{"id":332,"uris":["http://zotero.org/users/local/mEOMQCLR/items/KIFV36GZ"],"itemData":{"id":332,"type":"article-journal","container-title":"Safety Science","DOI":"10.1016/j.ssci.2010.07.007","ISSN":"09257535","issue":"10","journalAbbreviation":"Safety Science","language":"en","license":"https://www.elsevier.com/tdm/userlicense/1.0/","page":"1469-1476","source":"DOI.org (Crossref)","title":"Official reporting and newspaper coverage of road crashes: A case study","title-short":"Official reporting and newspaper coverage of road crashes","volume":"48","author":[{"family":"Daniels","given":"Stijn"},{"family":"Brijs","given":"Tom"},{"family":"Keunen","given":"Dries"}],"issued":{"date-parts":[["2010",12]]}}},{"id":331,"uris":["http://zotero.org/users/local/mEOMQCLR/items/RZBVMLZA"],"itemData":{"id":331,"type":"article-journal","container-title":"South African Journal of Psychology","ISSN":"0081-2463","issue":"2","journalAbbreviation":"South African Journal of Psychology","page":"337-354","publisher":"SAGE Publishing","title":"Headlines and discourses in newspaper reports on traffic accidents","volume":"38","author":[{"family":"MacRitchie","given":"Victoria"},{"family":"Seedat","given":"Mohamed"}],"issued":{"date-parts":[["2008"]]}}},{"id":333,"uris":["http://zotero.org/users/local/mEOMQCLR/items/4Y6BZQBJ"],"itemData":{"id":333,"type":"article-journal","abstract":"Background: Road traffic crashes (RTCs) are a significant public health issue in Nepal, and the media have a significant role to play in influencing public opinion and policy discussion. This study analyzes the trends in media coverage and causal attributions in RTC reporting in the major Nepalese news media.Methods: Quantitative content analysis of 2,847 news stories from seven major Nepali newspapers from January 2020 to June 2025 was conducted. Stories were coded using a systematic structured codebook examining article metadata, accident features, causal attributions, and quality of reporting measures. Intercoder reliability was achieved at Cohen's κ = 0.87, with good analytical consistency maintained.","container-title":"Interdisciplinary International Journal of Advances in Social Sciences, Arts and Humanities","DOI":"10.62674/iijassah.2025.v2i1.005","ISSN":"30490480","issue":"01","journalAbbreviation":"IIJASSAH","source":"DOI.org (Crossref)","title":"Road Traffic Accidents in Nepal: A Five-Year Content Analysis of News Media Coverage and Causal Factors","title-short":"Road Traffic Accidents in Nepal","URL":"https://ejournal.svgacademy.org/index.php/iijassah/article/view/237","volume":"02","author":[{"family":"Paudel","given":"Dolendra"}],"accessed":{"date-parts":[["2026",5,16]]},"issued":{"date-parts":[["2025"]]}}}],"schema":"https://github.com/citation-style-language/schema/raw/master/csl-citation.json"} </w:instrText>
      </w:r>
      <w:r w:rsidRPr="00A10BB2">
        <w:rPr>
          <w:rFonts w:asciiTheme="majorBidi" w:eastAsia="Arial" w:hAnsiTheme="majorBidi" w:cstheme="majorBidi"/>
          <w:sz w:val="24"/>
          <w:szCs w:val="24"/>
        </w:rPr>
        <w:fldChar w:fldCharType="separate"/>
      </w:r>
      <w:r w:rsidRPr="00A10BB2">
        <w:rPr>
          <w:rFonts w:asciiTheme="majorBidi" w:hAnsiTheme="majorBidi" w:cstheme="majorBidi"/>
          <w:sz w:val="24"/>
          <w:szCs w:val="24"/>
        </w:rPr>
        <w:t>(</w:t>
      </w:r>
      <w:proofErr w:type="spellStart"/>
      <w:r w:rsidRPr="00A10BB2">
        <w:rPr>
          <w:rFonts w:asciiTheme="majorBidi" w:hAnsiTheme="majorBidi" w:cstheme="majorBidi"/>
          <w:sz w:val="24"/>
          <w:szCs w:val="24"/>
        </w:rPr>
        <w:t>Ashutosh</w:t>
      </w:r>
      <w:proofErr w:type="spellEnd"/>
      <w:r w:rsidRPr="00A10BB2">
        <w:rPr>
          <w:rFonts w:asciiTheme="majorBidi" w:hAnsiTheme="majorBidi" w:cstheme="majorBidi"/>
          <w:sz w:val="24"/>
          <w:szCs w:val="24"/>
        </w:rPr>
        <w:t xml:space="preserve"> &amp; Chand, 2025; Daniels et al., 2010; </w:t>
      </w:r>
      <w:proofErr w:type="spellStart"/>
      <w:r w:rsidRPr="00A10BB2">
        <w:rPr>
          <w:rFonts w:asciiTheme="majorBidi" w:hAnsiTheme="majorBidi" w:cstheme="majorBidi"/>
          <w:sz w:val="24"/>
          <w:szCs w:val="24"/>
        </w:rPr>
        <w:t>MacRitchie</w:t>
      </w:r>
      <w:proofErr w:type="spellEnd"/>
      <w:r w:rsidRPr="00A10BB2">
        <w:rPr>
          <w:rFonts w:asciiTheme="majorBidi" w:hAnsiTheme="majorBidi" w:cstheme="majorBidi"/>
          <w:sz w:val="24"/>
          <w:szCs w:val="24"/>
        </w:rPr>
        <w:t xml:space="preserve"> &amp; </w:t>
      </w:r>
      <w:proofErr w:type="spellStart"/>
      <w:r w:rsidRPr="00A10BB2">
        <w:rPr>
          <w:rFonts w:asciiTheme="majorBidi" w:hAnsiTheme="majorBidi" w:cstheme="majorBidi"/>
          <w:sz w:val="24"/>
          <w:szCs w:val="24"/>
        </w:rPr>
        <w:t>Seedat</w:t>
      </w:r>
      <w:proofErr w:type="spellEnd"/>
      <w:r w:rsidRPr="00A10BB2">
        <w:rPr>
          <w:rFonts w:asciiTheme="majorBidi" w:hAnsiTheme="majorBidi" w:cstheme="majorBidi"/>
          <w:sz w:val="24"/>
          <w:szCs w:val="24"/>
        </w:rPr>
        <w:t xml:space="preserve">, 2008; </w:t>
      </w:r>
      <w:proofErr w:type="spellStart"/>
      <w:r w:rsidRPr="00A10BB2">
        <w:rPr>
          <w:rFonts w:asciiTheme="majorBidi" w:hAnsiTheme="majorBidi" w:cstheme="majorBidi"/>
          <w:sz w:val="24"/>
          <w:szCs w:val="24"/>
        </w:rPr>
        <w:t>Paudel</w:t>
      </w:r>
      <w:proofErr w:type="spellEnd"/>
      <w:r w:rsidRPr="00A10BB2">
        <w:rPr>
          <w:rFonts w:asciiTheme="majorBidi" w:hAnsiTheme="majorBidi" w:cstheme="majorBidi"/>
          <w:sz w:val="24"/>
          <w:szCs w:val="24"/>
        </w:rPr>
        <w:t>, 2025)</w:t>
      </w:r>
      <w:r w:rsidRPr="00A10BB2">
        <w:rPr>
          <w:rFonts w:asciiTheme="majorBidi" w:eastAsia="Arial" w:hAnsiTheme="majorBidi" w:cstheme="majorBidi"/>
          <w:sz w:val="24"/>
          <w:szCs w:val="24"/>
        </w:rPr>
        <w:fldChar w:fldCharType="end"/>
      </w:r>
      <w:r w:rsidRPr="00A10BB2">
        <w:rPr>
          <w:rFonts w:asciiTheme="majorBidi" w:eastAsia="Arial" w:hAnsiTheme="majorBidi" w:cstheme="majorBidi"/>
          <w:sz w:val="24"/>
          <w:szCs w:val="24"/>
        </w:rPr>
        <w:t xml:space="preserve">. </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Data Collection</w:t>
      </w:r>
    </w:p>
    <w:p w:rsidR="00583393" w:rsidRPr="00A10BB2" w:rsidRDefault="00583393" w:rsidP="00A10BB2">
      <w:pPr>
        <w:pStyle w:val="Heading3"/>
        <w:spacing w:before="200"/>
        <w:rPr>
          <w:rFonts w:asciiTheme="majorBidi" w:hAnsiTheme="majorBidi" w:cstheme="majorBidi"/>
        </w:rPr>
      </w:pPr>
      <w:r w:rsidRPr="00A10BB2">
        <w:rPr>
          <w:rFonts w:asciiTheme="majorBidi" w:hAnsiTheme="majorBidi" w:cstheme="majorBidi"/>
        </w:rPr>
        <w:t>Newspaper Selection Criteria</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 xml:space="preserve">Newspapers were selected based on three criteria: national circulation or significant regional reach across multiple Nigerian states; a demonstrated record of detailed accident reporting that included descriptions of driver </w:t>
      </w:r>
      <w:proofErr w:type="spellStart"/>
      <w:r w:rsidRPr="00A10BB2">
        <w:rPr>
          <w:rFonts w:asciiTheme="majorBidi" w:eastAsia="Arial" w:hAnsiTheme="majorBidi" w:cstheme="majorBidi"/>
          <w:sz w:val="24"/>
          <w:szCs w:val="24"/>
        </w:rPr>
        <w:t>behaviour</w:t>
      </w:r>
      <w:proofErr w:type="spellEnd"/>
      <w:r w:rsidRPr="00A10BB2">
        <w:rPr>
          <w:rFonts w:asciiTheme="majorBidi" w:eastAsia="Arial" w:hAnsiTheme="majorBidi" w:cstheme="majorBidi"/>
          <w:sz w:val="24"/>
          <w:szCs w:val="24"/>
        </w:rPr>
        <w:t>, vehicle type, and crash circumstances; and availability of archives covering the study period. Applying these criteria, three media sources were identified and included in the study: Arise TV Online, Daily Trust, and Daily Post. These sources collectively provided accident reports spanning multiple geopolitical zones of Nigeria, ensuring reasonable geographic diversity in the dataset.</w:t>
      </w:r>
    </w:p>
    <w:p w:rsidR="00583393" w:rsidRPr="00A10BB2" w:rsidRDefault="00583393" w:rsidP="00A10BB2">
      <w:pPr>
        <w:pStyle w:val="Heading3"/>
        <w:spacing w:before="200"/>
        <w:rPr>
          <w:rFonts w:asciiTheme="majorBidi" w:hAnsiTheme="majorBidi" w:cstheme="majorBidi"/>
        </w:rPr>
      </w:pPr>
      <w:r w:rsidRPr="00A10BB2">
        <w:rPr>
          <w:rFonts w:asciiTheme="majorBidi" w:hAnsiTheme="majorBidi" w:cstheme="majorBidi"/>
        </w:rPr>
        <w:t>Accident Record Extraction</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Accident records were extracted from the selected media sources through systematic review of published reports. An accident report was included in the dataset if it: (</w:t>
      </w:r>
      <w:proofErr w:type="spellStart"/>
      <w:r w:rsidRPr="00A10BB2">
        <w:rPr>
          <w:rFonts w:asciiTheme="majorBidi" w:eastAsia="Arial" w:hAnsiTheme="majorBidi" w:cstheme="majorBidi"/>
          <w:sz w:val="24"/>
          <w:szCs w:val="24"/>
        </w:rPr>
        <w:t>i</w:t>
      </w:r>
      <w:proofErr w:type="spellEnd"/>
      <w:r w:rsidRPr="00A10BB2">
        <w:rPr>
          <w:rFonts w:asciiTheme="majorBidi" w:eastAsia="Arial" w:hAnsiTheme="majorBidi" w:cstheme="majorBidi"/>
          <w:sz w:val="24"/>
          <w:szCs w:val="24"/>
        </w:rPr>
        <w:t xml:space="preserve">) described a road traffic crash occurring within Nigeria; (ii) contained sufficient narrative detail to permit the identification of at least one driver action or behavioral failure; and (iii) specified or allowed reasonable inference of the vehicle type involved. Reports that described only crash outcomes (fatalities or injuries) without any description of driver </w:t>
      </w:r>
      <w:proofErr w:type="spellStart"/>
      <w:r w:rsidRPr="00A10BB2">
        <w:rPr>
          <w:rFonts w:asciiTheme="majorBidi" w:eastAsia="Arial" w:hAnsiTheme="majorBidi" w:cstheme="majorBidi"/>
          <w:sz w:val="24"/>
          <w:szCs w:val="24"/>
        </w:rPr>
        <w:t>behaviour</w:t>
      </w:r>
      <w:proofErr w:type="spellEnd"/>
      <w:r w:rsidRPr="00A10BB2">
        <w:rPr>
          <w:rFonts w:asciiTheme="majorBidi" w:eastAsia="Arial" w:hAnsiTheme="majorBidi" w:cstheme="majorBidi"/>
          <w:sz w:val="24"/>
          <w:szCs w:val="24"/>
        </w:rPr>
        <w:t xml:space="preserve"> or pre-crash events were excluded. Out of a total of 1684 candidate records, 65 accident records were extracted across the three sources. Daily Post </w:t>
      </w:r>
      <w:r w:rsidRPr="00A10BB2">
        <w:rPr>
          <w:rFonts w:asciiTheme="majorBidi" w:eastAsia="Arial" w:hAnsiTheme="majorBidi" w:cstheme="majorBidi"/>
          <w:sz w:val="24"/>
          <w:szCs w:val="24"/>
        </w:rPr>
        <w:lastRenderedPageBreak/>
        <w:t>contributed the larges</w:t>
      </w:r>
      <w:r w:rsidR="00270446" w:rsidRPr="00A10BB2">
        <w:rPr>
          <w:rFonts w:asciiTheme="majorBidi" w:eastAsia="Arial" w:hAnsiTheme="majorBidi" w:cstheme="majorBidi"/>
          <w:sz w:val="24"/>
          <w:szCs w:val="24"/>
        </w:rPr>
        <w:t>t share of records (n = 28, 43</w:t>
      </w:r>
      <w:r w:rsidRPr="00A10BB2">
        <w:rPr>
          <w:rFonts w:asciiTheme="majorBidi" w:eastAsia="Arial" w:hAnsiTheme="majorBidi" w:cstheme="majorBidi"/>
          <w:sz w:val="24"/>
          <w:szCs w:val="24"/>
        </w:rPr>
        <w:t>%),</w:t>
      </w:r>
      <w:r w:rsidR="00270446" w:rsidRPr="00A10BB2">
        <w:rPr>
          <w:rFonts w:asciiTheme="majorBidi" w:eastAsia="Arial" w:hAnsiTheme="majorBidi" w:cstheme="majorBidi"/>
          <w:sz w:val="24"/>
          <w:szCs w:val="24"/>
        </w:rPr>
        <w:t xml:space="preserve"> followed by Daily Trust (n = 21, 32</w:t>
      </w:r>
      <w:r w:rsidRPr="00A10BB2">
        <w:rPr>
          <w:rFonts w:asciiTheme="majorBidi" w:eastAsia="Arial" w:hAnsiTheme="majorBidi" w:cstheme="majorBidi"/>
          <w:sz w:val="24"/>
          <w:szCs w:val="24"/>
        </w:rPr>
        <w:t xml:space="preserve">%) and Arise TV Online (n </w:t>
      </w:r>
      <w:r w:rsidR="00270446" w:rsidRPr="00A10BB2">
        <w:rPr>
          <w:rFonts w:asciiTheme="majorBidi" w:eastAsia="Arial" w:hAnsiTheme="majorBidi" w:cstheme="majorBidi"/>
          <w:sz w:val="24"/>
          <w:szCs w:val="24"/>
        </w:rPr>
        <w:t>= 16, 25%)</w:t>
      </w:r>
      <w:r w:rsidRPr="00A10BB2">
        <w:rPr>
          <w:rFonts w:asciiTheme="majorBidi" w:eastAsia="Arial" w:hAnsiTheme="majorBidi" w:cstheme="majorBidi"/>
          <w:sz w:val="24"/>
          <w:szCs w:val="24"/>
        </w:rPr>
        <w:t>. The dataset covered crashes involving five vehicle categories: trucks (n = 27), buses (n = 25), cars (n = 21), three-wheeled vehicles (n = 8), and two-wheeled vehicles (n = 2), reflecting the dominance of heavy and commercial vehicles in Nigerian road traffic accident reports.</w:t>
      </w:r>
    </w:p>
    <w:p w:rsidR="00583393" w:rsidRPr="00A10BB2" w:rsidRDefault="00583393" w:rsidP="00A10BB2">
      <w:pPr>
        <w:spacing w:before="80" w:after="80" w:line="240" w:lineRule="auto"/>
        <w:rPr>
          <w:rFonts w:asciiTheme="majorBidi" w:hAnsiTheme="majorBidi" w:cstheme="majorBidi"/>
          <w:sz w:val="24"/>
          <w:szCs w:val="24"/>
        </w:rPr>
      </w:pPr>
      <w:r w:rsidRPr="00A10BB2">
        <w:rPr>
          <w:rFonts w:asciiTheme="majorBidi" w:eastAsia="Arial" w:hAnsiTheme="majorBidi" w:cstheme="majorBidi"/>
          <w:b/>
          <w:bCs/>
          <w:sz w:val="24"/>
          <w:szCs w:val="24"/>
        </w:rPr>
        <w:t>Table 1: Distribution of accident records by newspaper source</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900"/>
        <w:gridCol w:w="4563"/>
        <w:gridCol w:w="3563"/>
      </w:tblGrid>
      <w:tr w:rsidR="00136A96" w:rsidRPr="00A10BB2" w:rsidTr="005F3499">
        <w:tblPrEx>
          <w:tblCellMar>
            <w:top w:w="0" w:type="dxa"/>
            <w:bottom w:w="0" w:type="dxa"/>
          </w:tblCellMar>
        </w:tblPrEx>
        <w:tc>
          <w:tcPr>
            <w:tcW w:w="9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S/N</w:t>
            </w:r>
          </w:p>
        </w:tc>
        <w:tc>
          <w:tcPr>
            <w:tcW w:w="4563"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Newspaper Source</w:t>
            </w:r>
          </w:p>
        </w:tc>
        <w:tc>
          <w:tcPr>
            <w:tcW w:w="3563"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Records Extracted</w:t>
            </w:r>
          </w:p>
        </w:tc>
      </w:tr>
      <w:tr w:rsidR="00136A96" w:rsidRPr="00A10BB2" w:rsidTr="005F3499">
        <w:tblPrEx>
          <w:tblCellMar>
            <w:top w:w="0" w:type="dxa"/>
            <w:bottom w:w="0" w:type="dxa"/>
          </w:tblCellMar>
        </w:tblPrEx>
        <w:tc>
          <w:tcPr>
            <w:tcW w:w="900" w:type="dxa"/>
            <w:tcMar>
              <w:top w:w="80" w:type="dxa"/>
              <w:left w:w="120" w:type="dxa"/>
              <w:bottom w:w="80" w:type="dxa"/>
              <w:right w:w="120" w:type="dxa"/>
            </w:tcMar>
          </w:tcPr>
          <w:p w:rsidR="00270446" w:rsidRPr="00A10BB2" w:rsidRDefault="00270446"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w:t>
            </w:r>
          </w:p>
        </w:tc>
        <w:tc>
          <w:tcPr>
            <w:tcW w:w="4563" w:type="dxa"/>
            <w:tcMar>
              <w:top w:w="80" w:type="dxa"/>
              <w:left w:w="120" w:type="dxa"/>
              <w:bottom w:w="80" w:type="dxa"/>
              <w:right w:w="120" w:type="dxa"/>
            </w:tcMar>
          </w:tcPr>
          <w:p w:rsidR="00270446" w:rsidRPr="00A10BB2" w:rsidRDefault="00270446"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rise TV</w:t>
            </w:r>
          </w:p>
        </w:tc>
        <w:tc>
          <w:tcPr>
            <w:tcW w:w="3563" w:type="dxa"/>
            <w:tcMar>
              <w:top w:w="80" w:type="dxa"/>
              <w:left w:w="120" w:type="dxa"/>
              <w:bottom w:w="80" w:type="dxa"/>
              <w:right w:w="120" w:type="dxa"/>
            </w:tcMar>
          </w:tcPr>
          <w:p w:rsidR="00270446" w:rsidRPr="00A10BB2" w:rsidRDefault="00270446" w:rsidP="00A10BB2">
            <w:pPr>
              <w:spacing w:line="240" w:lineRule="auto"/>
              <w:rPr>
                <w:rFonts w:asciiTheme="majorBidi" w:hAnsiTheme="majorBidi" w:cstheme="majorBidi"/>
                <w:sz w:val="24"/>
                <w:szCs w:val="24"/>
              </w:rPr>
            </w:pPr>
            <w:r w:rsidRPr="00A10BB2">
              <w:rPr>
                <w:rFonts w:asciiTheme="majorBidi" w:hAnsiTheme="majorBidi" w:cstheme="majorBidi"/>
                <w:sz w:val="24"/>
                <w:szCs w:val="24"/>
              </w:rPr>
              <w:t>16</w:t>
            </w:r>
          </w:p>
        </w:tc>
      </w:tr>
      <w:tr w:rsidR="00136A96" w:rsidRPr="00A10BB2" w:rsidTr="005F3499">
        <w:tblPrEx>
          <w:tblCellMar>
            <w:top w:w="0" w:type="dxa"/>
            <w:bottom w:w="0" w:type="dxa"/>
          </w:tblCellMar>
        </w:tblPrEx>
        <w:tc>
          <w:tcPr>
            <w:tcW w:w="900" w:type="dxa"/>
            <w:tcMar>
              <w:top w:w="80" w:type="dxa"/>
              <w:left w:w="120" w:type="dxa"/>
              <w:bottom w:w="80" w:type="dxa"/>
              <w:right w:w="120" w:type="dxa"/>
            </w:tcMar>
          </w:tcPr>
          <w:p w:rsidR="00270446" w:rsidRPr="00A10BB2" w:rsidRDefault="00270446"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w:t>
            </w:r>
          </w:p>
        </w:tc>
        <w:tc>
          <w:tcPr>
            <w:tcW w:w="4563" w:type="dxa"/>
            <w:tcMar>
              <w:top w:w="80" w:type="dxa"/>
              <w:left w:w="120" w:type="dxa"/>
              <w:bottom w:w="80" w:type="dxa"/>
              <w:right w:w="120" w:type="dxa"/>
            </w:tcMar>
          </w:tcPr>
          <w:p w:rsidR="00270446" w:rsidRPr="00A10BB2" w:rsidRDefault="00270446"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Daily Trust</w:t>
            </w:r>
          </w:p>
        </w:tc>
        <w:tc>
          <w:tcPr>
            <w:tcW w:w="3563" w:type="dxa"/>
            <w:tcMar>
              <w:top w:w="80" w:type="dxa"/>
              <w:left w:w="120" w:type="dxa"/>
              <w:bottom w:w="80" w:type="dxa"/>
              <w:right w:w="120" w:type="dxa"/>
            </w:tcMar>
          </w:tcPr>
          <w:p w:rsidR="00270446" w:rsidRPr="00A10BB2" w:rsidRDefault="00270446" w:rsidP="00A10BB2">
            <w:pPr>
              <w:spacing w:line="240" w:lineRule="auto"/>
              <w:rPr>
                <w:rFonts w:asciiTheme="majorBidi" w:hAnsiTheme="majorBidi" w:cstheme="majorBidi"/>
                <w:sz w:val="24"/>
                <w:szCs w:val="24"/>
              </w:rPr>
            </w:pPr>
            <w:r w:rsidRPr="00A10BB2">
              <w:rPr>
                <w:rFonts w:asciiTheme="majorBidi" w:hAnsiTheme="majorBidi" w:cstheme="majorBidi"/>
                <w:sz w:val="24"/>
                <w:szCs w:val="24"/>
              </w:rPr>
              <w:t>21</w:t>
            </w:r>
          </w:p>
        </w:tc>
      </w:tr>
      <w:tr w:rsidR="00136A96" w:rsidRPr="00A10BB2" w:rsidTr="005F3499">
        <w:tblPrEx>
          <w:tblCellMar>
            <w:top w:w="0" w:type="dxa"/>
            <w:bottom w:w="0" w:type="dxa"/>
          </w:tblCellMar>
        </w:tblPrEx>
        <w:tc>
          <w:tcPr>
            <w:tcW w:w="900" w:type="dxa"/>
            <w:tcMar>
              <w:top w:w="80" w:type="dxa"/>
              <w:left w:w="120" w:type="dxa"/>
              <w:bottom w:w="80" w:type="dxa"/>
              <w:right w:w="120" w:type="dxa"/>
            </w:tcMar>
          </w:tcPr>
          <w:p w:rsidR="00270446" w:rsidRPr="00A10BB2" w:rsidRDefault="00270446"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3</w:t>
            </w:r>
          </w:p>
        </w:tc>
        <w:tc>
          <w:tcPr>
            <w:tcW w:w="4563" w:type="dxa"/>
            <w:tcMar>
              <w:top w:w="80" w:type="dxa"/>
              <w:left w:w="120" w:type="dxa"/>
              <w:bottom w:w="80" w:type="dxa"/>
              <w:right w:w="120" w:type="dxa"/>
            </w:tcMar>
          </w:tcPr>
          <w:p w:rsidR="00270446" w:rsidRPr="00A10BB2" w:rsidRDefault="00270446"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Daily Post</w:t>
            </w:r>
          </w:p>
        </w:tc>
        <w:tc>
          <w:tcPr>
            <w:tcW w:w="3563" w:type="dxa"/>
            <w:tcMar>
              <w:top w:w="80" w:type="dxa"/>
              <w:left w:w="120" w:type="dxa"/>
              <w:bottom w:w="80" w:type="dxa"/>
              <w:right w:w="120" w:type="dxa"/>
            </w:tcMar>
          </w:tcPr>
          <w:p w:rsidR="00270446" w:rsidRPr="00A10BB2" w:rsidRDefault="00270446" w:rsidP="00A10BB2">
            <w:pPr>
              <w:spacing w:line="240" w:lineRule="auto"/>
              <w:rPr>
                <w:rFonts w:asciiTheme="majorBidi" w:hAnsiTheme="majorBidi" w:cstheme="majorBidi"/>
                <w:sz w:val="24"/>
                <w:szCs w:val="24"/>
              </w:rPr>
            </w:pPr>
            <w:r w:rsidRPr="00A10BB2">
              <w:rPr>
                <w:rFonts w:asciiTheme="majorBidi" w:hAnsiTheme="majorBidi" w:cstheme="majorBidi"/>
                <w:sz w:val="24"/>
                <w:szCs w:val="24"/>
              </w:rPr>
              <w:t>28</w:t>
            </w:r>
          </w:p>
        </w:tc>
      </w:tr>
    </w:tbl>
    <w:p w:rsidR="00583393" w:rsidRPr="00A10BB2" w:rsidRDefault="00583393" w:rsidP="00A10BB2">
      <w:pPr>
        <w:spacing w:before="80" w:line="240" w:lineRule="auto"/>
        <w:rPr>
          <w:rFonts w:asciiTheme="majorBidi" w:hAnsiTheme="majorBidi" w:cstheme="majorBidi"/>
          <w:sz w:val="24"/>
          <w:szCs w:val="24"/>
        </w:rPr>
      </w:pPr>
      <w:r w:rsidRPr="00A10BB2">
        <w:rPr>
          <w:rFonts w:asciiTheme="majorBidi" w:eastAsia="Arial" w:hAnsiTheme="majorBidi" w:cstheme="majorBidi"/>
          <w:b/>
          <w:bCs/>
          <w:sz w:val="24"/>
          <w:szCs w:val="24"/>
        </w:rPr>
        <w:t>Table 2: Distribution of accidents by vehicle type</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900"/>
        <w:gridCol w:w="4563"/>
        <w:gridCol w:w="3563"/>
      </w:tblGrid>
      <w:tr w:rsidR="00136A96" w:rsidRPr="00A10BB2" w:rsidTr="005F3499">
        <w:tblPrEx>
          <w:tblCellMar>
            <w:top w:w="0" w:type="dxa"/>
            <w:bottom w:w="0" w:type="dxa"/>
          </w:tblCellMar>
        </w:tblPrEx>
        <w:tc>
          <w:tcPr>
            <w:tcW w:w="9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S/N</w:t>
            </w:r>
          </w:p>
        </w:tc>
        <w:tc>
          <w:tcPr>
            <w:tcW w:w="4563"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Vehicle Type</w:t>
            </w:r>
          </w:p>
        </w:tc>
        <w:tc>
          <w:tcPr>
            <w:tcW w:w="3563"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Frequency (n)</w:t>
            </w:r>
          </w:p>
        </w:tc>
      </w:tr>
      <w:tr w:rsidR="00136A96" w:rsidRPr="00A10BB2" w:rsidTr="005F3499">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w:t>
            </w:r>
          </w:p>
        </w:tc>
        <w:tc>
          <w:tcPr>
            <w:tcW w:w="4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Two Wheel</w:t>
            </w:r>
          </w:p>
        </w:tc>
        <w:tc>
          <w:tcPr>
            <w:tcW w:w="3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w:t>
            </w:r>
          </w:p>
        </w:tc>
      </w:tr>
      <w:tr w:rsidR="00136A96" w:rsidRPr="00A10BB2" w:rsidTr="005F3499">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w:t>
            </w:r>
          </w:p>
        </w:tc>
        <w:tc>
          <w:tcPr>
            <w:tcW w:w="4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Three Wheel</w:t>
            </w:r>
          </w:p>
        </w:tc>
        <w:tc>
          <w:tcPr>
            <w:tcW w:w="3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8</w:t>
            </w:r>
          </w:p>
        </w:tc>
      </w:tr>
      <w:tr w:rsidR="00136A96" w:rsidRPr="00A10BB2" w:rsidTr="005F3499">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3</w:t>
            </w:r>
          </w:p>
        </w:tc>
        <w:tc>
          <w:tcPr>
            <w:tcW w:w="4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Car</w:t>
            </w:r>
          </w:p>
        </w:tc>
        <w:tc>
          <w:tcPr>
            <w:tcW w:w="3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1</w:t>
            </w:r>
          </w:p>
        </w:tc>
      </w:tr>
      <w:tr w:rsidR="00136A96" w:rsidRPr="00A10BB2" w:rsidTr="005F3499">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4</w:t>
            </w:r>
          </w:p>
        </w:tc>
        <w:tc>
          <w:tcPr>
            <w:tcW w:w="4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Bus</w:t>
            </w:r>
          </w:p>
        </w:tc>
        <w:tc>
          <w:tcPr>
            <w:tcW w:w="3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5</w:t>
            </w:r>
          </w:p>
        </w:tc>
      </w:tr>
      <w:tr w:rsidR="00136A96" w:rsidRPr="00A10BB2" w:rsidTr="005F3499">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5</w:t>
            </w:r>
          </w:p>
        </w:tc>
        <w:tc>
          <w:tcPr>
            <w:tcW w:w="4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Truck</w:t>
            </w:r>
          </w:p>
        </w:tc>
        <w:tc>
          <w:tcPr>
            <w:tcW w:w="3563"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7</w:t>
            </w:r>
          </w:p>
        </w:tc>
      </w:tr>
    </w:tbl>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The DREAM Methodology</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The phenotype taxonomy used in this study is drawn from the DREAM action classification system</w:t>
      </w:r>
      <w:r w:rsidR="000D0627" w:rsidRPr="00A10BB2">
        <w:rPr>
          <w:rFonts w:asciiTheme="majorBidi" w:eastAsia="Arial" w:hAnsiTheme="majorBidi" w:cstheme="majorBidi"/>
          <w:sz w:val="24"/>
          <w:szCs w:val="24"/>
        </w:rPr>
        <w:t xml:space="preserve"> </w:t>
      </w:r>
      <w:r w:rsidR="000D0627" w:rsidRPr="00A10BB2">
        <w:rPr>
          <w:rFonts w:asciiTheme="majorBidi" w:eastAsia="Arial" w:hAnsiTheme="majorBidi" w:cstheme="majorBidi"/>
          <w:sz w:val="24"/>
          <w:szCs w:val="24"/>
        </w:rPr>
        <w:fldChar w:fldCharType="begin"/>
      </w:r>
      <w:r w:rsidR="000D0627" w:rsidRPr="00A10BB2">
        <w:rPr>
          <w:rFonts w:asciiTheme="majorBidi" w:eastAsia="Arial" w:hAnsiTheme="majorBidi" w:cstheme="majorBidi"/>
          <w:sz w:val="24"/>
          <w:szCs w:val="24"/>
        </w:rPr>
        <w:instrText xml:space="preserve"> ADDIN ZOTERO_ITEM CSL_CITATION {"citationID":"DLEHDXaS","properties":{"formattedCitation":"(Sagberg, 2007)","plainCitation":"(Sagberg, 2007)","noteIndex":0},"citationItems":[{"id":304,"uris":["http://zotero.org/users/local/mEOMQCLR/items/MWHG2HEU"],"itemData":{"id":304,"type":"report","ISBN":"978-82-480-0796-8","ISSN":"0808-1190","publisher":"Institute of Transport Economics","publisher-place":"Norwegian Centre for Transport Research, Oslo","title":"A methodological study of the Driving Reliability and Error Analysis Method (DREAM)","URL":"https://www.toi.no/getfile.php/137962-1200992223/Publikasjoner/T%C3%98I%20rapporter/2007/912-2007/912-2007-nett.pdf","author":[{"family":"Sagberg","given":"Fridulv"}],"accessed":{"date-parts":[["2026",5,16]]},"issued":{"date-parts":[["2007",12]]}}}],"schema":"https://github.com/citation-style-language/schema/raw/master/csl-citation.json"} </w:instrText>
      </w:r>
      <w:r w:rsidR="000D0627" w:rsidRPr="00A10BB2">
        <w:rPr>
          <w:rFonts w:asciiTheme="majorBidi" w:eastAsia="Arial" w:hAnsiTheme="majorBidi" w:cstheme="majorBidi"/>
          <w:sz w:val="24"/>
          <w:szCs w:val="24"/>
        </w:rPr>
        <w:fldChar w:fldCharType="separate"/>
      </w:r>
      <w:r w:rsidR="000D0627" w:rsidRPr="00A10BB2">
        <w:rPr>
          <w:rFonts w:asciiTheme="majorBidi" w:hAnsiTheme="majorBidi" w:cstheme="majorBidi"/>
          <w:sz w:val="24"/>
          <w:szCs w:val="24"/>
        </w:rPr>
        <w:t>(</w:t>
      </w:r>
      <w:proofErr w:type="spellStart"/>
      <w:r w:rsidR="000D0627" w:rsidRPr="00A10BB2">
        <w:rPr>
          <w:rFonts w:asciiTheme="majorBidi" w:hAnsiTheme="majorBidi" w:cstheme="majorBidi"/>
          <w:sz w:val="24"/>
          <w:szCs w:val="24"/>
        </w:rPr>
        <w:t>Sagberg</w:t>
      </w:r>
      <w:proofErr w:type="spellEnd"/>
      <w:r w:rsidR="000D0627" w:rsidRPr="00A10BB2">
        <w:rPr>
          <w:rFonts w:asciiTheme="majorBidi" w:hAnsiTheme="majorBidi" w:cstheme="majorBidi"/>
          <w:sz w:val="24"/>
          <w:szCs w:val="24"/>
        </w:rPr>
        <w:t>, 2007)</w:t>
      </w:r>
      <w:r w:rsidR="000D0627" w:rsidRPr="00A10BB2">
        <w:rPr>
          <w:rFonts w:asciiTheme="majorBidi" w:eastAsia="Arial" w:hAnsiTheme="majorBidi" w:cstheme="majorBidi"/>
          <w:sz w:val="24"/>
          <w:szCs w:val="24"/>
        </w:rPr>
        <w:fldChar w:fldCharType="end"/>
      </w:r>
      <w:r w:rsidRPr="00A10BB2">
        <w:rPr>
          <w:rFonts w:asciiTheme="majorBidi" w:eastAsia="Arial" w:hAnsiTheme="majorBidi" w:cstheme="majorBidi"/>
          <w:sz w:val="24"/>
          <w:szCs w:val="24"/>
        </w:rPr>
        <w:t xml:space="preserve">. Each phenotype is assigned an alphanumeric code denoting the category of driver action failure. Five phenotype categories were identified across the accident dataset: A1.2 (Too Late Action), A1.3 (No Action), A2.1 (Too High Speed), A4.1 (Wrong Direction), and A5.2 (Insufficient Force). Genotype codes follow a classification covering perceptual failures (B codes), cognitive </w:t>
      </w:r>
      <w:proofErr w:type="spellStart"/>
      <w:r w:rsidRPr="00A10BB2">
        <w:rPr>
          <w:rFonts w:asciiTheme="majorBidi" w:eastAsia="Arial" w:hAnsiTheme="majorBidi" w:cstheme="majorBidi"/>
          <w:sz w:val="24"/>
          <w:szCs w:val="24"/>
        </w:rPr>
        <w:t>misjudgements</w:t>
      </w:r>
      <w:proofErr w:type="spellEnd"/>
      <w:r w:rsidRPr="00A10BB2">
        <w:rPr>
          <w:rFonts w:asciiTheme="majorBidi" w:eastAsia="Arial" w:hAnsiTheme="majorBidi" w:cstheme="majorBidi"/>
          <w:sz w:val="24"/>
          <w:szCs w:val="24"/>
        </w:rPr>
        <w:t xml:space="preserve"> (C codes), decisional errors (D codes), motivational and psychological states (E and F codes), physical and medical impairments (L codes), vehicle-related failures (I and O codes), and road environment factors (Q codes).</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Coding Procedure</w:t>
      </w:r>
    </w:p>
    <w:p w:rsidR="00583393" w:rsidRPr="00A10BB2" w:rsidRDefault="00583393" w:rsidP="00A10BB2">
      <w:pPr>
        <w:pStyle w:val="Heading3"/>
        <w:spacing w:before="200"/>
        <w:rPr>
          <w:rFonts w:asciiTheme="majorBidi" w:hAnsiTheme="majorBidi" w:cstheme="majorBidi"/>
        </w:rPr>
      </w:pPr>
      <w:r w:rsidRPr="00A10BB2">
        <w:rPr>
          <w:rFonts w:asciiTheme="majorBidi" w:hAnsiTheme="majorBidi" w:cstheme="majorBidi"/>
        </w:rPr>
        <w:t>Phenotype Assignment</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Each accident record was independently read by two trained coders. The coding task required each coder to first identify the primary driver action failure described or inferable from the accident narrative, and then assign the corresponding DREAM phenotype code. Phenotype assignment was guided by the DREAM action taxonomy definition for each code. For example, an accident described as resulting from a driver failing to brake in time at a junction was coded A1.2 (Too Late Action), while an accident in which a driver appeared to have made no c</w:t>
      </w:r>
      <w:r w:rsidR="000D0627" w:rsidRPr="00A10BB2">
        <w:rPr>
          <w:rFonts w:asciiTheme="majorBidi" w:eastAsia="Arial" w:hAnsiTheme="majorBidi" w:cstheme="majorBidi"/>
          <w:sz w:val="24"/>
          <w:szCs w:val="24"/>
        </w:rPr>
        <w:t xml:space="preserve">orrective response whatsoever </w:t>
      </w:r>
      <w:r w:rsidRPr="00A10BB2">
        <w:rPr>
          <w:rFonts w:asciiTheme="majorBidi" w:eastAsia="Arial" w:hAnsiTheme="majorBidi" w:cstheme="majorBidi"/>
          <w:sz w:val="24"/>
          <w:szCs w:val="24"/>
        </w:rPr>
        <w:t>such as a vehicle contin</w:t>
      </w:r>
      <w:r w:rsidR="000D0627" w:rsidRPr="00A10BB2">
        <w:rPr>
          <w:rFonts w:asciiTheme="majorBidi" w:eastAsia="Arial" w:hAnsiTheme="majorBidi" w:cstheme="majorBidi"/>
          <w:sz w:val="24"/>
          <w:szCs w:val="24"/>
        </w:rPr>
        <w:t>uing at speed into an obstacle</w:t>
      </w:r>
      <w:r w:rsidRPr="00A10BB2">
        <w:rPr>
          <w:rFonts w:asciiTheme="majorBidi" w:eastAsia="Arial" w:hAnsiTheme="majorBidi" w:cstheme="majorBidi"/>
          <w:sz w:val="24"/>
          <w:szCs w:val="24"/>
        </w:rPr>
        <w:t xml:space="preserve"> was coded A1.3 (No Action). Accidents </w:t>
      </w:r>
      <w:r w:rsidR="000D0627" w:rsidRPr="00A10BB2">
        <w:rPr>
          <w:rFonts w:asciiTheme="majorBidi" w:eastAsia="Arial" w:hAnsiTheme="majorBidi" w:cstheme="majorBidi"/>
          <w:sz w:val="24"/>
          <w:szCs w:val="24"/>
        </w:rPr>
        <w:t>where</w:t>
      </w:r>
      <w:r w:rsidRPr="00A10BB2">
        <w:rPr>
          <w:rFonts w:asciiTheme="majorBidi" w:eastAsia="Arial" w:hAnsiTheme="majorBidi" w:cstheme="majorBidi"/>
          <w:sz w:val="24"/>
          <w:szCs w:val="24"/>
        </w:rPr>
        <w:t xml:space="preserve"> excessive speed was the primary observable failure were coded A2.1 (Too High Speed), driving </w:t>
      </w:r>
      <w:r w:rsidR="000D0627" w:rsidRPr="00A10BB2">
        <w:rPr>
          <w:rFonts w:asciiTheme="majorBidi" w:eastAsia="Arial" w:hAnsiTheme="majorBidi" w:cstheme="majorBidi"/>
          <w:sz w:val="24"/>
          <w:szCs w:val="24"/>
        </w:rPr>
        <w:t xml:space="preserve">against the right of way </w:t>
      </w:r>
      <w:r w:rsidRPr="00A10BB2">
        <w:rPr>
          <w:rFonts w:asciiTheme="majorBidi" w:eastAsia="Arial" w:hAnsiTheme="majorBidi" w:cstheme="majorBidi"/>
          <w:sz w:val="24"/>
          <w:szCs w:val="24"/>
        </w:rPr>
        <w:t>was coded A4.1 (Wrong Direction), and cases where braking force was applied but was insufficient to prevent impact were coded A5.2 (Insufficient Force).</w:t>
      </w:r>
    </w:p>
    <w:p w:rsidR="00583393" w:rsidRPr="00A10BB2" w:rsidRDefault="00583393" w:rsidP="00A10BB2">
      <w:pPr>
        <w:pStyle w:val="Heading3"/>
        <w:spacing w:before="200"/>
        <w:rPr>
          <w:rFonts w:asciiTheme="majorBidi" w:hAnsiTheme="majorBidi" w:cstheme="majorBidi"/>
        </w:rPr>
      </w:pPr>
      <w:r w:rsidRPr="00A10BB2">
        <w:rPr>
          <w:rFonts w:asciiTheme="majorBidi" w:hAnsiTheme="majorBidi" w:cstheme="majorBidi"/>
        </w:rPr>
        <w:t>Genotype Assignment</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lastRenderedPageBreak/>
        <w:t xml:space="preserve">Following phenotype assignment, each coder identified one or more genotype codes applicable to each record. Genotype coding required inference from the narrative context of the accident report, drawing on stated or implied driver conditions, </w:t>
      </w:r>
      <w:r w:rsidRPr="00A10BB2">
        <w:rPr>
          <w:rFonts w:asciiTheme="majorBidi" w:hAnsiTheme="majorBidi" w:cstheme="majorBidi"/>
          <w:sz w:val="24"/>
          <w:szCs w:val="24"/>
        </w:rPr>
        <w:t>behaviors</w:t>
      </w:r>
      <w:r w:rsidRPr="00A10BB2">
        <w:rPr>
          <w:rFonts w:asciiTheme="majorBidi" w:eastAsia="Arial" w:hAnsiTheme="majorBidi" w:cstheme="majorBidi"/>
          <w:sz w:val="24"/>
          <w:szCs w:val="24"/>
        </w:rPr>
        <w:t>, and circumstances. Where a report explicitly mentioned driver fatigue, substance use, or mechanical failure, the corresponding genotype codes (for example, E4 for substance influence, or I1 for equipment failure preceded by O1 for inadequate maintenance) were assigned directly. Where the causal factor was implied rather than explicit</w:t>
      </w:r>
      <w:r w:rsidR="000D0627" w:rsidRPr="00A10BB2">
        <w:rPr>
          <w:rFonts w:asciiTheme="majorBidi" w:eastAsia="Arial" w:hAnsiTheme="majorBidi" w:cstheme="majorBidi"/>
          <w:sz w:val="24"/>
          <w:szCs w:val="24"/>
        </w:rPr>
        <w:t>ly stated</w:t>
      </w:r>
      <w:r w:rsidRPr="00A10BB2">
        <w:rPr>
          <w:rFonts w:asciiTheme="majorBidi" w:eastAsia="Arial" w:hAnsiTheme="majorBidi" w:cstheme="majorBidi"/>
          <w:sz w:val="24"/>
          <w:szCs w:val="24"/>
        </w:rPr>
        <w:t xml:space="preserve"> for instance, a report noting that a truck </w:t>
      </w:r>
      <w:r w:rsidR="000D0627" w:rsidRPr="00A10BB2">
        <w:rPr>
          <w:rFonts w:asciiTheme="majorBidi" w:eastAsia="Arial" w:hAnsiTheme="majorBidi" w:cstheme="majorBidi"/>
          <w:sz w:val="24"/>
          <w:szCs w:val="24"/>
        </w:rPr>
        <w:t>“</w:t>
      </w:r>
      <w:r w:rsidRPr="00A10BB2">
        <w:rPr>
          <w:rFonts w:asciiTheme="majorBidi" w:eastAsia="Arial" w:hAnsiTheme="majorBidi" w:cstheme="majorBidi"/>
          <w:sz w:val="24"/>
          <w:szCs w:val="24"/>
        </w:rPr>
        <w:t>lost control on a straight road at night</w:t>
      </w:r>
      <w:r w:rsidR="000D0627" w:rsidRPr="00A10BB2">
        <w:rPr>
          <w:rFonts w:asciiTheme="majorBidi" w:eastAsia="Arial" w:hAnsiTheme="majorBidi" w:cstheme="majorBidi"/>
          <w:sz w:val="24"/>
          <w:szCs w:val="24"/>
        </w:rPr>
        <w:t>” without specifying the cause,</w:t>
      </w:r>
      <w:r w:rsidRPr="00A10BB2">
        <w:rPr>
          <w:rFonts w:asciiTheme="majorBidi" w:eastAsia="Arial" w:hAnsiTheme="majorBidi" w:cstheme="majorBidi"/>
          <w:sz w:val="24"/>
          <w:szCs w:val="24"/>
        </w:rPr>
        <w:t xml:space="preserve"> coders applied the most parsimonious genotype consistent with the available evidence and recorded the inferential basis for the assignment.</w:t>
      </w:r>
    </w:p>
    <w:p w:rsidR="00583393" w:rsidRPr="00A10BB2" w:rsidRDefault="00583393" w:rsidP="00A10BB2">
      <w:pPr>
        <w:pStyle w:val="Heading3"/>
        <w:spacing w:before="200"/>
        <w:rPr>
          <w:rFonts w:asciiTheme="majorBidi" w:hAnsiTheme="majorBidi" w:cstheme="majorBidi"/>
        </w:rPr>
      </w:pPr>
      <w:r w:rsidRPr="00A10BB2">
        <w:rPr>
          <w:rFonts w:asciiTheme="majorBidi" w:hAnsiTheme="majorBidi" w:cstheme="majorBidi"/>
        </w:rPr>
        <w:t>Inter-rater Reliability</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 xml:space="preserve">Inter-rater reliability was assessed for both phenotype and genotype coding. Following independent coding, disagreements were resolved through structured discussion between coders, with reference to the DREAM taxonomy definitions. Where consensus could not be reached, a third reviewer adjudicated. Cases where genotype attribution was considered highly inferential given the limited narrative detail available in the source report were flagged and </w:t>
      </w:r>
      <w:r w:rsidR="000D0627" w:rsidRPr="00A10BB2">
        <w:rPr>
          <w:rFonts w:asciiTheme="majorBidi" w:eastAsia="Arial" w:hAnsiTheme="majorBidi" w:cstheme="majorBidi"/>
          <w:sz w:val="24"/>
          <w:szCs w:val="24"/>
        </w:rPr>
        <w:t>subsequently removed from</w:t>
      </w:r>
      <w:r w:rsidRPr="00A10BB2">
        <w:rPr>
          <w:rFonts w:asciiTheme="majorBidi" w:eastAsia="Arial" w:hAnsiTheme="majorBidi" w:cstheme="majorBidi"/>
          <w:sz w:val="24"/>
          <w:szCs w:val="24"/>
        </w:rPr>
        <w:t xml:space="preserve"> the dataset. </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Genotype-Phenotype Linkage and DREAM Chart Construction</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Once coding was complete, each accident record was represented as a genotype-to-phenotype pathway, tracing the causal chain from the earliest identifiable behavioral or situational factor through to the observable driver action failure. These pathways were accumulated across all records sharing the same phenotype code, producing a cumulative DREAM chart for each of the five phenotypes. The cumulative DREAM chart displays the freq</w:t>
      </w:r>
      <w:r w:rsidR="000D0627" w:rsidRPr="00A10BB2">
        <w:rPr>
          <w:rFonts w:asciiTheme="majorBidi" w:eastAsia="Arial" w:hAnsiTheme="majorBidi" w:cstheme="majorBidi"/>
          <w:sz w:val="24"/>
          <w:szCs w:val="24"/>
        </w:rPr>
        <w:t xml:space="preserve">uency with which each </w:t>
      </w:r>
      <w:r w:rsidR="00A10BB2" w:rsidRPr="00A10BB2">
        <w:rPr>
          <w:rFonts w:asciiTheme="majorBidi" w:eastAsia="Arial" w:hAnsiTheme="majorBidi" w:cstheme="majorBidi"/>
          <w:sz w:val="24"/>
          <w:szCs w:val="24"/>
        </w:rPr>
        <w:t>genotype and</w:t>
      </w:r>
      <w:r w:rsidRPr="00A10BB2">
        <w:rPr>
          <w:rFonts w:asciiTheme="majorBidi" w:eastAsia="Arial" w:hAnsiTheme="majorBidi" w:cstheme="majorBidi"/>
          <w:sz w:val="24"/>
          <w:szCs w:val="24"/>
        </w:rPr>
        <w:t xml:space="preserve"> each ge</w:t>
      </w:r>
      <w:r w:rsidR="000D0627" w:rsidRPr="00A10BB2">
        <w:rPr>
          <w:rFonts w:asciiTheme="majorBidi" w:eastAsia="Arial" w:hAnsiTheme="majorBidi" w:cstheme="majorBidi"/>
          <w:sz w:val="24"/>
          <w:szCs w:val="24"/>
        </w:rPr>
        <w:t xml:space="preserve">notype-to-genotype transition </w:t>
      </w:r>
      <w:r w:rsidRPr="00A10BB2">
        <w:rPr>
          <w:rFonts w:asciiTheme="majorBidi" w:eastAsia="Arial" w:hAnsiTheme="majorBidi" w:cstheme="majorBidi"/>
          <w:sz w:val="24"/>
          <w:szCs w:val="24"/>
        </w:rPr>
        <w:t>appeared in the accident records associated with a given phenotype. This accumulation method allows the dominant causal pathways for each phenotype to be identified visually and quantitatively, distinguishing high-frequency genotype chains from isolated or incidental factors. Separate charts were produced for phenotypes A1.2, A1.3, A2.1, A4.1, and A5.2 (Figures 1–5).</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Pattern of Occurrence Analysis</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 xml:space="preserve">Beyond genotype-phenotype classification, the dataset was </w:t>
      </w:r>
      <w:r w:rsidRPr="00A10BB2">
        <w:rPr>
          <w:rFonts w:asciiTheme="majorBidi" w:hAnsiTheme="majorBidi" w:cstheme="majorBidi"/>
          <w:sz w:val="24"/>
          <w:szCs w:val="24"/>
        </w:rPr>
        <w:t>analyzed</w:t>
      </w:r>
      <w:r w:rsidRPr="00A10BB2">
        <w:rPr>
          <w:rFonts w:asciiTheme="majorBidi" w:eastAsia="Arial" w:hAnsiTheme="majorBidi" w:cstheme="majorBidi"/>
          <w:sz w:val="24"/>
          <w:szCs w:val="24"/>
        </w:rPr>
        <w:t xml:space="preserve"> to </w:t>
      </w:r>
      <w:r w:rsidRPr="00A10BB2">
        <w:rPr>
          <w:rFonts w:asciiTheme="majorBidi" w:hAnsiTheme="majorBidi" w:cstheme="majorBidi"/>
          <w:sz w:val="24"/>
          <w:szCs w:val="24"/>
        </w:rPr>
        <w:t>characterize</w:t>
      </w:r>
      <w:r w:rsidRPr="00A10BB2">
        <w:rPr>
          <w:rFonts w:asciiTheme="majorBidi" w:eastAsia="Arial" w:hAnsiTheme="majorBidi" w:cstheme="majorBidi"/>
          <w:sz w:val="24"/>
          <w:szCs w:val="24"/>
        </w:rPr>
        <w:t xml:space="preserve"> the pattern of occurrence of each phenotype. This analysis examined the relative frequency of each phenotype across the full dataset, the distribution of vehicle types associated with each phenotype, a</w:t>
      </w:r>
      <w:r w:rsidR="000D0627" w:rsidRPr="00A10BB2">
        <w:rPr>
          <w:rFonts w:asciiTheme="majorBidi" w:eastAsia="Arial" w:hAnsiTheme="majorBidi" w:cstheme="majorBidi"/>
          <w:sz w:val="24"/>
          <w:szCs w:val="24"/>
        </w:rPr>
        <w:t>nd the nature of the collision,</w:t>
      </w:r>
      <w:r w:rsidRPr="00A10BB2">
        <w:rPr>
          <w:rFonts w:asciiTheme="majorBidi" w:eastAsia="Arial" w:hAnsiTheme="majorBidi" w:cstheme="majorBidi"/>
          <w:sz w:val="24"/>
          <w:szCs w:val="24"/>
        </w:rPr>
        <w:t xml:space="preserve"> specifically whether each accident involved a </w:t>
      </w:r>
      <w:r w:rsidRPr="00A10BB2">
        <w:rPr>
          <w:rFonts w:asciiTheme="majorBidi" w:hAnsiTheme="majorBidi" w:cstheme="majorBidi"/>
          <w:sz w:val="24"/>
          <w:szCs w:val="24"/>
        </w:rPr>
        <w:t>motorized</w:t>
      </w:r>
      <w:r w:rsidRPr="00A10BB2">
        <w:rPr>
          <w:rFonts w:asciiTheme="majorBidi" w:eastAsia="Arial" w:hAnsiTheme="majorBidi" w:cstheme="majorBidi"/>
          <w:sz w:val="24"/>
          <w:szCs w:val="24"/>
        </w:rPr>
        <w:t xml:space="preserve"> counterpart vehicle or a non-</w:t>
      </w:r>
      <w:r w:rsidRPr="00A10BB2">
        <w:rPr>
          <w:rFonts w:asciiTheme="majorBidi" w:hAnsiTheme="majorBidi" w:cstheme="majorBidi"/>
          <w:sz w:val="24"/>
          <w:szCs w:val="24"/>
        </w:rPr>
        <w:t>motorized</w:t>
      </w:r>
      <w:r w:rsidRPr="00A10BB2">
        <w:rPr>
          <w:rFonts w:asciiTheme="majorBidi" w:eastAsia="Arial" w:hAnsiTheme="majorBidi" w:cstheme="majorBidi"/>
          <w:sz w:val="24"/>
          <w:szCs w:val="24"/>
        </w:rPr>
        <w:t xml:space="preserve"> road user. The collision type variable was coded as either </w:t>
      </w:r>
      <w:r w:rsidRPr="00A10BB2">
        <w:rPr>
          <w:rFonts w:asciiTheme="majorBidi" w:hAnsiTheme="majorBidi" w:cstheme="majorBidi"/>
          <w:sz w:val="24"/>
          <w:szCs w:val="24"/>
        </w:rPr>
        <w:t>“with other motoriz</w:t>
      </w:r>
      <w:r w:rsidRPr="00A10BB2">
        <w:rPr>
          <w:rFonts w:asciiTheme="majorBidi" w:eastAsia="Arial" w:hAnsiTheme="majorBidi" w:cstheme="majorBidi"/>
          <w:sz w:val="24"/>
          <w:szCs w:val="24"/>
        </w:rPr>
        <w:t>ed vehicle</w:t>
      </w:r>
      <w:r w:rsidRPr="00A10BB2">
        <w:rPr>
          <w:rFonts w:asciiTheme="majorBidi" w:hAnsiTheme="majorBidi" w:cstheme="majorBidi"/>
          <w:sz w:val="24"/>
          <w:szCs w:val="24"/>
        </w:rPr>
        <w:t>”</w:t>
      </w:r>
      <w:r w:rsidRPr="00A10BB2">
        <w:rPr>
          <w:rFonts w:asciiTheme="majorBidi" w:eastAsia="Arial" w:hAnsiTheme="majorBidi" w:cstheme="majorBidi"/>
          <w:sz w:val="24"/>
          <w:szCs w:val="24"/>
        </w:rPr>
        <w:t xml:space="preserve">; (n = 38) or </w:t>
      </w:r>
      <w:r w:rsidRPr="00A10BB2">
        <w:rPr>
          <w:rFonts w:asciiTheme="majorBidi" w:hAnsiTheme="majorBidi" w:cstheme="majorBidi"/>
          <w:sz w:val="24"/>
          <w:szCs w:val="24"/>
        </w:rPr>
        <w:t>“with non-motoriz</w:t>
      </w:r>
      <w:r w:rsidRPr="00A10BB2">
        <w:rPr>
          <w:rFonts w:asciiTheme="majorBidi" w:eastAsia="Arial" w:hAnsiTheme="majorBidi" w:cstheme="majorBidi"/>
          <w:sz w:val="24"/>
          <w:szCs w:val="24"/>
        </w:rPr>
        <w:t>ed road user</w:t>
      </w:r>
      <w:r w:rsidRPr="00A10BB2">
        <w:rPr>
          <w:rFonts w:asciiTheme="majorBidi" w:hAnsiTheme="majorBidi" w:cstheme="majorBidi"/>
          <w:sz w:val="24"/>
          <w:szCs w:val="24"/>
        </w:rPr>
        <w:t>”</w:t>
      </w:r>
      <w:r w:rsidRPr="00A10BB2">
        <w:rPr>
          <w:rFonts w:asciiTheme="majorBidi" w:eastAsia="Arial" w:hAnsiTheme="majorBidi" w:cstheme="majorBidi"/>
          <w:sz w:val="24"/>
          <w:szCs w:val="24"/>
        </w:rPr>
        <w:t xml:space="preserve"> (n = 10), capturing the vulnerability dimension of the crash context. Frequency distributions for each phenotype are presented in Table 3.</w:t>
      </w:r>
    </w:p>
    <w:p w:rsidR="00583393" w:rsidRPr="00A10BB2" w:rsidRDefault="00583393" w:rsidP="00A10BB2">
      <w:pPr>
        <w:spacing w:before="80" w:after="80" w:line="240" w:lineRule="auto"/>
        <w:rPr>
          <w:rFonts w:asciiTheme="majorBidi" w:hAnsiTheme="majorBidi" w:cstheme="majorBidi"/>
          <w:sz w:val="24"/>
          <w:szCs w:val="24"/>
        </w:rPr>
      </w:pPr>
      <w:r w:rsidRPr="00A10BB2">
        <w:rPr>
          <w:rFonts w:asciiTheme="majorBidi" w:eastAsia="Arial" w:hAnsiTheme="majorBidi" w:cstheme="majorBidi"/>
          <w:b/>
          <w:bCs/>
          <w:sz w:val="24"/>
          <w:szCs w:val="24"/>
        </w:rPr>
        <w:t>Table 3: Frequency distribution of identified accident phenotypes</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900"/>
        <w:gridCol w:w="2360"/>
        <w:gridCol w:w="2966"/>
        <w:gridCol w:w="2800"/>
      </w:tblGrid>
      <w:tr w:rsidR="00136A96" w:rsidRPr="00A10BB2" w:rsidTr="00F9765D">
        <w:tblPrEx>
          <w:tblCellMar>
            <w:top w:w="0" w:type="dxa"/>
            <w:bottom w:w="0" w:type="dxa"/>
          </w:tblCellMar>
        </w:tblPrEx>
        <w:tc>
          <w:tcPr>
            <w:tcW w:w="9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S/N</w:t>
            </w:r>
          </w:p>
        </w:tc>
        <w:tc>
          <w:tcPr>
            <w:tcW w:w="236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Phenotype Code</w:t>
            </w:r>
          </w:p>
        </w:tc>
        <w:tc>
          <w:tcPr>
            <w:tcW w:w="2966"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Description</w:t>
            </w:r>
          </w:p>
        </w:tc>
        <w:tc>
          <w:tcPr>
            <w:tcW w:w="28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Frequency (n)</w:t>
            </w:r>
          </w:p>
        </w:tc>
      </w:tr>
      <w:tr w:rsidR="00136A96" w:rsidRPr="00A10BB2" w:rsidTr="00F9765D">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w:t>
            </w:r>
          </w:p>
        </w:tc>
        <w:tc>
          <w:tcPr>
            <w:tcW w:w="236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1.2</w:t>
            </w:r>
          </w:p>
        </w:tc>
        <w:tc>
          <w:tcPr>
            <w:tcW w:w="296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Too Late Action</w:t>
            </w:r>
          </w:p>
        </w:tc>
        <w:tc>
          <w:tcPr>
            <w:tcW w:w="2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3</w:t>
            </w:r>
          </w:p>
        </w:tc>
      </w:tr>
      <w:tr w:rsidR="00136A96" w:rsidRPr="00A10BB2" w:rsidTr="00F9765D">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w:t>
            </w:r>
          </w:p>
        </w:tc>
        <w:tc>
          <w:tcPr>
            <w:tcW w:w="236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1.3</w:t>
            </w:r>
          </w:p>
        </w:tc>
        <w:tc>
          <w:tcPr>
            <w:tcW w:w="296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No Action</w:t>
            </w:r>
          </w:p>
        </w:tc>
        <w:tc>
          <w:tcPr>
            <w:tcW w:w="2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0</w:t>
            </w:r>
          </w:p>
        </w:tc>
      </w:tr>
      <w:tr w:rsidR="00136A96" w:rsidRPr="00A10BB2" w:rsidTr="00F9765D">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3</w:t>
            </w:r>
          </w:p>
        </w:tc>
        <w:tc>
          <w:tcPr>
            <w:tcW w:w="236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2.1</w:t>
            </w:r>
          </w:p>
        </w:tc>
        <w:tc>
          <w:tcPr>
            <w:tcW w:w="296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Too High Speed</w:t>
            </w:r>
          </w:p>
        </w:tc>
        <w:tc>
          <w:tcPr>
            <w:tcW w:w="2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7</w:t>
            </w:r>
          </w:p>
        </w:tc>
      </w:tr>
      <w:tr w:rsidR="00136A96" w:rsidRPr="00A10BB2" w:rsidTr="00F9765D">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4</w:t>
            </w:r>
          </w:p>
        </w:tc>
        <w:tc>
          <w:tcPr>
            <w:tcW w:w="236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4.1</w:t>
            </w:r>
          </w:p>
        </w:tc>
        <w:tc>
          <w:tcPr>
            <w:tcW w:w="296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Wrong Direction</w:t>
            </w:r>
          </w:p>
        </w:tc>
        <w:tc>
          <w:tcPr>
            <w:tcW w:w="2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2</w:t>
            </w:r>
          </w:p>
        </w:tc>
      </w:tr>
      <w:tr w:rsidR="00136A96" w:rsidRPr="00A10BB2" w:rsidTr="00F9765D">
        <w:tblPrEx>
          <w:tblCellMar>
            <w:top w:w="0" w:type="dxa"/>
            <w:bottom w:w="0" w:type="dxa"/>
          </w:tblCellMar>
        </w:tblPrEx>
        <w:tc>
          <w:tcPr>
            <w:tcW w:w="9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5</w:t>
            </w:r>
          </w:p>
        </w:tc>
        <w:tc>
          <w:tcPr>
            <w:tcW w:w="236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5.2</w:t>
            </w:r>
          </w:p>
        </w:tc>
        <w:tc>
          <w:tcPr>
            <w:tcW w:w="296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Insufficient Force</w:t>
            </w:r>
          </w:p>
        </w:tc>
        <w:tc>
          <w:tcPr>
            <w:tcW w:w="2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3</w:t>
            </w:r>
          </w:p>
        </w:tc>
      </w:tr>
    </w:tbl>
    <w:p w:rsidR="00A10BB2" w:rsidRDefault="00A10BB2" w:rsidP="00A10BB2"/>
    <w:p w:rsidR="00583393" w:rsidRPr="00A10BB2" w:rsidRDefault="00A10BB2" w:rsidP="00A10BB2">
      <w:pPr>
        <w:pStyle w:val="Heading1"/>
        <w:rPr>
          <w:rFonts w:asciiTheme="majorBidi" w:hAnsiTheme="majorBidi" w:cstheme="majorBidi"/>
          <w:sz w:val="28"/>
          <w:szCs w:val="28"/>
        </w:rPr>
      </w:pPr>
      <w:r w:rsidRPr="00A10BB2">
        <w:rPr>
          <w:rFonts w:asciiTheme="majorBidi" w:hAnsiTheme="majorBidi" w:cstheme="majorBidi"/>
          <w:sz w:val="28"/>
          <w:szCs w:val="28"/>
        </w:rPr>
        <w:t>RESULTS</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lastRenderedPageBreak/>
        <w:t>Overview of the Accident Dataset</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 xml:space="preserve">A total of 65 accident records were </w:t>
      </w:r>
      <w:r w:rsidR="00F9765D" w:rsidRPr="00A10BB2">
        <w:rPr>
          <w:rFonts w:asciiTheme="majorBidi" w:eastAsia="Arial" w:hAnsiTheme="majorBidi" w:cstheme="majorBidi"/>
          <w:sz w:val="24"/>
          <w:szCs w:val="24"/>
        </w:rPr>
        <w:t xml:space="preserve">selected and </w:t>
      </w:r>
      <w:r w:rsidRPr="00A10BB2">
        <w:rPr>
          <w:rFonts w:asciiTheme="majorBidi" w:eastAsia="Arial" w:hAnsiTheme="majorBidi" w:cstheme="majorBidi"/>
          <w:sz w:val="24"/>
          <w:szCs w:val="24"/>
        </w:rPr>
        <w:t>extracted fro</w:t>
      </w:r>
      <w:r w:rsidR="00F9765D" w:rsidRPr="00A10BB2">
        <w:rPr>
          <w:rFonts w:asciiTheme="majorBidi" w:eastAsia="Arial" w:hAnsiTheme="majorBidi" w:cstheme="majorBidi"/>
          <w:sz w:val="24"/>
          <w:szCs w:val="24"/>
        </w:rPr>
        <w:t>m three Nigerian media sources;</w:t>
      </w:r>
      <w:r w:rsidRPr="00A10BB2">
        <w:rPr>
          <w:rFonts w:asciiTheme="majorBidi" w:eastAsia="Arial" w:hAnsiTheme="majorBidi" w:cstheme="majorBidi"/>
          <w:sz w:val="24"/>
          <w:szCs w:val="24"/>
        </w:rPr>
        <w:t xml:space="preserve"> Arise TV Onlin</w:t>
      </w:r>
      <w:r w:rsidR="00F9765D" w:rsidRPr="00A10BB2">
        <w:rPr>
          <w:rFonts w:asciiTheme="majorBidi" w:eastAsia="Arial" w:hAnsiTheme="majorBidi" w:cstheme="majorBidi"/>
          <w:sz w:val="24"/>
          <w:szCs w:val="24"/>
        </w:rPr>
        <w:t>e, Daily Post, and Daily Post after which they were</w:t>
      </w:r>
      <w:r w:rsidRPr="00A10BB2">
        <w:rPr>
          <w:rFonts w:asciiTheme="majorBidi" w:eastAsia="Arial" w:hAnsiTheme="majorBidi" w:cstheme="majorBidi"/>
          <w:sz w:val="24"/>
          <w:szCs w:val="24"/>
        </w:rPr>
        <w:t xml:space="preserve"> subjected to DREAM analysis. The records involved five categories of road vehicles. Trucks represented the most frequently involved vehicle type (n = 27, 41.5%), followed by buses (n = 25, 38.5%), cars (n = 21, 32.3%), three-wheeled vehicles (n = 8, 12.3%), and two-wheeled vehicles (n = 2, 3.1%). The predominance of heavy comme</w:t>
      </w:r>
      <w:r w:rsidR="00F9765D" w:rsidRPr="00A10BB2">
        <w:rPr>
          <w:rFonts w:asciiTheme="majorBidi" w:eastAsia="Arial" w:hAnsiTheme="majorBidi" w:cstheme="majorBidi"/>
          <w:sz w:val="24"/>
          <w:szCs w:val="24"/>
        </w:rPr>
        <w:t>rcial vehicles (</w:t>
      </w:r>
      <w:r w:rsidRPr="00A10BB2">
        <w:rPr>
          <w:rFonts w:asciiTheme="majorBidi" w:eastAsia="Arial" w:hAnsiTheme="majorBidi" w:cstheme="majorBidi"/>
          <w:sz w:val="24"/>
          <w:szCs w:val="24"/>
        </w:rPr>
        <w:t>trucks and buses</w:t>
      </w:r>
      <w:r w:rsidR="00F9765D" w:rsidRPr="00A10BB2">
        <w:rPr>
          <w:rFonts w:asciiTheme="majorBidi" w:eastAsia="Arial" w:hAnsiTheme="majorBidi" w:cstheme="majorBidi"/>
          <w:sz w:val="24"/>
          <w:szCs w:val="24"/>
        </w:rPr>
        <w:t>)</w:t>
      </w:r>
      <w:r w:rsidRPr="00A10BB2">
        <w:rPr>
          <w:rFonts w:asciiTheme="majorBidi" w:eastAsia="Arial" w:hAnsiTheme="majorBidi" w:cstheme="majorBidi"/>
          <w:sz w:val="24"/>
          <w:szCs w:val="24"/>
        </w:rPr>
        <w:t xml:space="preserve"> together </w:t>
      </w:r>
      <w:r w:rsidR="00F9765D" w:rsidRPr="00A10BB2">
        <w:rPr>
          <w:rFonts w:asciiTheme="majorBidi" w:eastAsia="Arial" w:hAnsiTheme="majorBidi" w:cstheme="majorBidi"/>
          <w:sz w:val="24"/>
          <w:szCs w:val="24"/>
        </w:rPr>
        <w:t>accounting for 80.0% of records,</w:t>
      </w:r>
      <w:r w:rsidRPr="00A10BB2">
        <w:rPr>
          <w:rFonts w:asciiTheme="majorBidi" w:eastAsia="Arial" w:hAnsiTheme="majorBidi" w:cstheme="majorBidi"/>
          <w:sz w:val="24"/>
          <w:szCs w:val="24"/>
        </w:rPr>
        <w:t xml:space="preserve"> is consistent with the character of Nigerian intercity road traffic and reflects the high mileage exposure of commercial vehicle operators on federal highway corridors. Across the dataset, 38 accidents (58.5%) involved a collision with another motorized vehicle, while 10 (15.4%) involved a non-motorized road user such as a pedestrian or cyclist, with the remainder involving single-vehicle incidents or infrastructure contacts.</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Distribution of Accident Phenotypes</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 xml:space="preserve">DREAM coding of the 65 accident records yielded five distinct accident phenotypes. The most frequently recorded phenotype was A2.1 (Too High Speed), which accounted for 27 of the 65 records (41.5%). This was followed by A5.2 (Insufficient Force, n = 13, 20.0%), A4.1 (Wrong Direction, n = 12, 18.5%), A1.3 (No Action, n = 10, 15.4%), and A1.2 (Too Late Action, n = 3, 4.6%). The dominance of A2.1 indicates that excessive speed was the most prevalent observable driver action </w:t>
      </w:r>
      <w:r w:rsidR="00C50803" w:rsidRPr="00A10BB2">
        <w:rPr>
          <w:rFonts w:asciiTheme="majorBidi" w:eastAsia="Arial" w:hAnsiTheme="majorBidi" w:cstheme="majorBidi"/>
          <w:sz w:val="24"/>
          <w:szCs w:val="24"/>
        </w:rPr>
        <w:t>leading to accidents</w:t>
      </w:r>
      <w:r w:rsidRPr="00A10BB2">
        <w:rPr>
          <w:rFonts w:asciiTheme="majorBidi" w:eastAsia="Arial" w:hAnsiTheme="majorBidi" w:cstheme="majorBidi"/>
          <w:sz w:val="24"/>
          <w:szCs w:val="24"/>
        </w:rPr>
        <w:t xml:space="preserve"> in the dataset, accounting for more than two-fifths of all coded accidents. Together, the two action-timing phenotypes A1.2 and A1.3 accounted for 20.0% of records, suggesting that a significant minority of accidents involved a complete or near-complete failure of driver response. The distribution </w:t>
      </w:r>
      <w:r w:rsidR="00C50803" w:rsidRPr="00A10BB2">
        <w:rPr>
          <w:rFonts w:asciiTheme="majorBidi" w:eastAsia="Arial" w:hAnsiTheme="majorBidi" w:cstheme="majorBidi"/>
          <w:sz w:val="24"/>
          <w:szCs w:val="24"/>
        </w:rPr>
        <w:t>shows</w:t>
      </w:r>
      <w:r w:rsidRPr="00A10BB2">
        <w:rPr>
          <w:rFonts w:asciiTheme="majorBidi" w:eastAsia="Arial" w:hAnsiTheme="majorBidi" w:cstheme="majorBidi"/>
          <w:sz w:val="24"/>
          <w:szCs w:val="24"/>
        </w:rPr>
        <w:t xml:space="preserve"> the breadth of </w:t>
      </w:r>
      <w:r w:rsidR="00C50803" w:rsidRPr="00A10BB2">
        <w:rPr>
          <w:rFonts w:asciiTheme="majorBidi" w:eastAsia="Arial" w:hAnsiTheme="majorBidi" w:cstheme="majorBidi"/>
          <w:sz w:val="24"/>
          <w:szCs w:val="24"/>
        </w:rPr>
        <w:t>behavioral</w:t>
      </w:r>
      <w:r w:rsidRPr="00A10BB2">
        <w:rPr>
          <w:rFonts w:asciiTheme="majorBidi" w:eastAsia="Arial" w:hAnsiTheme="majorBidi" w:cstheme="majorBidi"/>
          <w:sz w:val="24"/>
          <w:szCs w:val="24"/>
        </w:rPr>
        <w:t xml:space="preserve"> failure modes present in the Nigerian road traffic accident context and the importance of addressing speed regulation, </w:t>
      </w:r>
      <w:r w:rsidR="00C50803" w:rsidRPr="00A10BB2">
        <w:rPr>
          <w:rFonts w:asciiTheme="majorBidi" w:eastAsia="Arial" w:hAnsiTheme="majorBidi" w:cstheme="majorBidi"/>
          <w:sz w:val="24"/>
          <w:szCs w:val="24"/>
        </w:rPr>
        <w:t>driving against traffic</w:t>
      </w:r>
      <w:r w:rsidRPr="00A10BB2">
        <w:rPr>
          <w:rFonts w:asciiTheme="majorBidi" w:eastAsia="Arial" w:hAnsiTheme="majorBidi" w:cstheme="majorBidi"/>
          <w:sz w:val="24"/>
          <w:szCs w:val="24"/>
        </w:rPr>
        <w:t xml:space="preserve">, and braking </w:t>
      </w:r>
      <w:r w:rsidR="00C50803" w:rsidRPr="00A10BB2">
        <w:rPr>
          <w:rFonts w:asciiTheme="majorBidi" w:eastAsia="Arial" w:hAnsiTheme="majorBidi" w:cstheme="majorBidi"/>
          <w:sz w:val="24"/>
          <w:szCs w:val="24"/>
        </w:rPr>
        <w:t>efficiency</w:t>
      </w:r>
      <w:r w:rsidRPr="00A10BB2">
        <w:rPr>
          <w:rFonts w:asciiTheme="majorBidi" w:eastAsia="Arial" w:hAnsiTheme="majorBidi" w:cstheme="majorBidi"/>
          <w:sz w:val="24"/>
          <w:szCs w:val="24"/>
        </w:rPr>
        <w:t xml:space="preserve"> as priority intervention targets.</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Genotype Distribution</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Across all 65 records, 32 distinct genotype codes were identified. The ten most frequently occurring genotypes are presented in Table 4. The most prevalent genotype was C2 (Misjudgment of situation, n = 27), occurring in records spanning multiple phenotype categories and reflecting a pattern of cognitive error in which drivers failed to accurately assess the hazard or traffic situation ahead of them. This was closely followed by F4 (Habitually stretching rules and recommendations, n = 26), which captures patterns of nor</w:t>
      </w:r>
      <w:r w:rsidR="00C50803" w:rsidRPr="00A10BB2">
        <w:rPr>
          <w:rFonts w:asciiTheme="majorBidi" w:eastAsia="Arial" w:hAnsiTheme="majorBidi" w:cstheme="majorBidi"/>
          <w:sz w:val="24"/>
          <w:szCs w:val="24"/>
        </w:rPr>
        <w:t>malized rule-breaking behavior,</w:t>
      </w:r>
      <w:r w:rsidRPr="00A10BB2">
        <w:rPr>
          <w:rFonts w:asciiTheme="majorBidi" w:eastAsia="Arial" w:hAnsiTheme="majorBidi" w:cstheme="majorBidi"/>
          <w:sz w:val="24"/>
          <w:szCs w:val="24"/>
        </w:rPr>
        <w:t xml:space="preserve"> including sustained speeding, reckless overtaking, a</w:t>
      </w:r>
      <w:r w:rsidR="00C50803" w:rsidRPr="00A10BB2">
        <w:rPr>
          <w:rFonts w:asciiTheme="majorBidi" w:eastAsia="Arial" w:hAnsiTheme="majorBidi" w:cstheme="majorBidi"/>
          <w:sz w:val="24"/>
          <w:szCs w:val="24"/>
        </w:rPr>
        <w:t>nd disregard for road markings,</w:t>
      </w:r>
      <w:r w:rsidRPr="00A10BB2">
        <w:rPr>
          <w:rFonts w:asciiTheme="majorBidi" w:eastAsia="Arial" w:hAnsiTheme="majorBidi" w:cstheme="majorBidi"/>
          <w:sz w:val="24"/>
          <w:szCs w:val="24"/>
        </w:rPr>
        <w:t xml:space="preserve"> suggesting that deliberate norm violation is a major driver of road crash risk in Nigeria. The high frequency of I1 (Equipment failure, n = 25) and O1 (Inadequate vehicle maintenance, n = 24) points to a systemic vehicle-condition dimension to Nigerian road crashes that extends beyond purely behavioral driver error. F6 (Insufficient skills or knowledge, n = 15) and F5 (Overestimation of skills, n = 13) together indicate that driver competence deficits are a recurrent underlying contributor.</w:t>
      </w:r>
    </w:p>
    <w:p w:rsidR="00583393" w:rsidRPr="00A10BB2" w:rsidRDefault="00583393" w:rsidP="00A10BB2">
      <w:pPr>
        <w:spacing w:before="80" w:line="240" w:lineRule="auto"/>
        <w:rPr>
          <w:rFonts w:asciiTheme="majorBidi" w:hAnsiTheme="majorBidi" w:cstheme="majorBidi"/>
          <w:sz w:val="24"/>
          <w:szCs w:val="24"/>
        </w:rPr>
      </w:pPr>
      <w:r w:rsidRPr="00A10BB2">
        <w:rPr>
          <w:rFonts w:asciiTheme="majorBidi" w:eastAsia="Arial" w:hAnsiTheme="majorBidi" w:cstheme="majorBidi"/>
          <w:b/>
          <w:bCs/>
          <w:sz w:val="24"/>
          <w:szCs w:val="24"/>
        </w:rPr>
        <w:t>Table 4: Top ten genotypes by frequency across all accident records</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700"/>
        <w:gridCol w:w="1400"/>
        <w:gridCol w:w="4526"/>
        <w:gridCol w:w="2400"/>
      </w:tblGrid>
      <w:tr w:rsidR="00136A96" w:rsidRPr="00A10BB2" w:rsidTr="005F3499">
        <w:tblPrEx>
          <w:tblCellMar>
            <w:top w:w="0" w:type="dxa"/>
            <w:bottom w:w="0" w:type="dxa"/>
          </w:tblCellMar>
        </w:tblPrEx>
        <w:tc>
          <w:tcPr>
            <w:tcW w:w="7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S/N</w:t>
            </w:r>
          </w:p>
        </w:tc>
        <w:tc>
          <w:tcPr>
            <w:tcW w:w="14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Genotype</w:t>
            </w:r>
          </w:p>
        </w:tc>
        <w:tc>
          <w:tcPr>
            <w:tcW w:w="4526"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Description</w:t>
            </w:r>
          </w:p>
        </w:tc>
        <w:tc>
          <w:tcPr>
            <w:tcW w:w="24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Frequency (n)</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C2</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Misjudgment of situation</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7</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F4</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Habitually stretching rules/recommendations</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6</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3</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I1</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Equipment failure</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5</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4</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O1</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Inadequate vehicle maintenance</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4</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5</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F6</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Insufficient skills/knowledge</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5</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6</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D1</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Priority error</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3</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lastRenderedPageBreak/>
              <w:t>7</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F5</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Overestimation of skills</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3</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8</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B2</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Late observation</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2</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9</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C1</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Misjudgment of time gap</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2</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0</w:t>
            </w:r>
          </w:p>
        </w:tc>
        <w:tc>
          <w:tcPr>
            <w:tcW w:w="1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E2</w:t>
            </w:r>
          </w:p>
        </w:tc>
        <w:tc>
          <w:tcPr>
            <w:tcW w:w="45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Motivational state (risk acceptance)</w:t>
            </w:r>
          </w:p>
        </w:tc>
        <w:tc>
          <w:tcPr>
            <w:tcW w:w="24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8</w:t>
            </w:r>
          </w:p>
        </w:tc>
      </w:tr>
    </w:tbl>
    <w:p w:rsidR="00583393" w:rsidRPr="00A10BB2" w:rsidRDefault="00C5080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 xml:space="preserve">Phenotype A1.2: </w:t>
      </w:r>
      <w:r w:rsidR="00583393" w:rsidRPr="00A10BB2">
        <w:rPr>
          <w:rFonts w:asciiTheme="majorBidi" w:hAnsiTheme="majorBidi" w:cstheme="majorBidi"/>
          <w:sz w:val="24"/>
          <w:szCs w:val="24"/>
        </w:rPr>
        <w:t>Too Late Action</w:t>
      </w:r>
    </w:p>
    <w:p w:rsidR="00583393" w:rsidRPr="00A10BB2" w:rsidRDefault="00583393" w:rsidP="00A10BB2">
      <w:pPr>
        <w:spacing w:before="120" w:after="120" w:line="240" w:lineRule="auto"/>
        <w:jc w:val="both"/>
        <w:rPr>
          <w:rFonts w:asciiTheme="majorBidi" w:eastAsia="Arial" w:hAnsiTheme="majorBidi" w:cstheme="majorBidi"/>
          <w:sz w:val="24"/>
          <w:szCs w:val="24"/>
        </w:rPr>
      </w:pPr>
      <w:r w:rsidRPr="00A10BB2">
        <w:rPr>
          <w:rFonts w:asciiTheme="majorBidi" w:eastAsia="Arial" w:hAnsiTheme="majorBidi" w:cstheme="majorBidi"/>
          <w:sz w:val="24"/>
          <w:szCs w:val="24"/>
        </w:rPr>
        <w:t>Phenotype A1.2 was recorded in three accident cases (4.6% of the dataset). The cumulative DREAM chart for this phenotype (Figure 1) reveals that late observation (B2) was the central intermediate node in the causal pathway, arising from motivational state factors (E2) and situational limitations (L5). B2 fed into two downstream cognitive failure nodes: misjudgment of time gap (C1) and misjudgment of situation (C2), both of which converged on the A1.2 outcome. Insufficient skills (F6) and overestimation of skills (F5) appeared as ups</w:t>
      </w:r>
      <w:r w:rsidR="00EE0FB7" w:rsidRPr="00A10BB2">
        <w:rPr>
          <w:rFonts w:asciiTheme="majorBidi" w:eastAsia="Arial" w:hAnsiTheme="majorBidi" w:cstheme="majorBidi"/>
          <w:sz w:val="24"/>
          <w:szCs w:val="24"/>
        </w:rPr>
        <w:t>tream contributors feeding into</w:t>
      </w:r>
      <w:r w:rsidRPr="00A10BB2">
        <w:rPr>
          <w:rFonts w:asciiTheme="majorBidi" w:eastAsia="Arial" w:hAnsiTheme="majorBidi" w:cstheme="majorBidi"/>
          <w:sz w:val="24"/>
          <w:szCs w:val="24"/>
        </w:rPr>
        <w:t xml:space="preserve"> C1, indicating that driver competence limitations contributed to the delayed perceptual and judgmental response. The occurrence pattern for A1.2 was predominantly associated with car and bus collisions, and all three cases involved interaction with another motorized vehicle. Although A1.2 was the least frequent phenotype numerically, the multi-stage causal chains it exhibits suggest complex, multi-factor accident scenarios in which response latency is the product of converging cognitive and skill-related failures.</w:t>
      </w:r>
    </w:p>
    <w:p w:rsidR="00C50803" w:rsidRPr="00A10BB2" w:rsidRDefault="00C50803" w:rsidP="00A10BB2">
      <w:pPr>
        <w:keepNext/>
        <w:spacing w:before="120" w:after="120" w:line="240" w:lineRule="auto"/>
        <w:jc w:val="both"/>
        <w:rPr>
          <w:rFonts w:asciiTheme="majorBidi" w:hAnsiTheme="majorBidi" w:cstheme="majorBidi"/>
          <w:sz w:val="24"/>
          <w:szCs w:val="24"/>
        </w:rPr>
      </w:pPr>
      <w:r w:rsidRPr="00A10BB2">
        <w:rPr>
          <w:rFonts w:asciiTheme="majorBidi" w:hAnsiTheme="majorBidi" w:cstheme="majorBidi"/>
          <w:noProof/>
          <w:sz w:val="24"/>
          <w:szCs w:val="24"/>
        </w:rPr>
        <w:drawing>
          <wp:inline distT="0" distB="0" distL="0" distR="0">
            <wp:extent cx="4755544" cy="2876550"/>
            <wp:effectExtent l="0" t="0" r="6985" b="0"/>
            <wp:docPr id="1" name="Picture 1" descr="C:\Users\Aliy\Documents\Journal things\DREAM\Charts\A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y\Documents\Journal things\DREAM\Charts\A1.2.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770384" cy="2885527"/>
                    </a:xfrm>
                    <a:prstGeom prst="rect">
                      <a:avLst/>
                    </a:prstGeom>
                    <a:noFill/>
                    <a:ln>
                      <a:noFill/>
                    </a:ln>
                  </pic:spPr>
                </pic:pic>
              </a:graphicData>
            </a:graphic>
          </wp:inline>
        </w:drawing>
      </w:r>
    </w:p>
    <w:p w:rsidR="00C50803" w:rsidRPr="00A10BB2" w:rsidRDefault="00C50803" w:rsidP="00A10BB2">
      <w:pPr>
        <w:pStyle w:val="Caption"/>
        <w:jc w:val="both"/>
        <w:rPr>
          <w:rFonts w:asciiTheme="majorBidi" w:hAnsiTheme="majorBidi" w:cstheme="majorBidi"/>
          <w:sz w:val="24"/>
          <w:szCs w:val="24"/>
        </w:rPr>
      </w:pPr>
      <w:r w:rsidRPr="00A10BB2">
        <w:rPr>
          <w:rFonts w:asciiTheme="majorBidi" w:hAnsiTheme="majorBidi" w:cstheme="majorBidi"/>
          <w:sz w:val="24"/>
          <w:szCs w:val="24"/>
        </w:rPr>
        <w:t xml:space="preserve">Figure </w:t>
      </w:r>
      <w:r w:rsidRPr="00A10BB2">
        <w:rPr>
          <w:rFonts w:asciiTheme="majorBidi" w:hAnsiTheme="majorBidi" w:cstheme="majorBidi"/>
          <w:sz w:val="24"/>
          <w:szCs w:val="24"/>
        </w:rPr>
        <w:fldChar w:fldCharType="begin"/>
      </w:r>
      <w:r w:rsidRPr="00A10BB2">
        <w:rPr>
          <w:rFonts w:asciiTheme="majorBidi" w:hAnsiTheme="majorBidi" w:cstheme="majorBidi"/>
          <w:sz w:val="24"/>
          <w:szCs w:val="24"/>
        </w:rPr>
        <w:instrText xml:space="preserve"> SEQ Figure \* ARABIC </w:instrText>
      </w:r>
      <w:r w:rsidRPr="00A10BB2">
        <w:rPr>
          <w:rFonts w:asciiTheme="majorBidi" w:hAnsiTheme="majorBidi" w:cstheme="majorBidi"/>
          <w:sz w:val="24"/>
          <w:szCs w:val="24"/>
        </w:rPr>
        <w:fldChar w:fldCharType="separate"/>
      </w:r>
      <w:r w:rsidR="00F71A48" w:rsidRPr="00A10BB2">
        <w:rPr>
          <w:rFonts w:asciiTheme="majorBidi" w:hAnsiTheme="majorBidi" w:cstheme="majorBidi"/>
          <w:noProof/>
          <w:sz w:val="24"/>
          <w:szCs w:val="24"/>
        </w:rPr>
        <w:t>1</w:t>
      </w:r>
      <w:r w:rsidRPr="00A10BB2">
        <w:rPr>
          <w:rFonts w:asciiTheme="majorBidi" w:hAnsiTheme="majorBidi" w:cstheme="majorBidi"/>
          <w:sz w:val="24"/>
          <w:szCs w:val="24"/>
        </w:rPr>
        <w:fldChar w:fldCharType="end"/>
      </w:r>
      <w:r w:rsidRPr="00A10BB2">
        <w:rPr>
          <w:rFonts w:asciiTheme="majorBidi" w:hAnsiTheme="majorBidi" w:cstheme="majorBidi"/>
          <w:sz w:val="24"/>
          <w:szCs w:val="24"/>
        </w:rPr>
        <w:t>: Cumulative DREAM Chart for A1.2: Too Late Action</w:t>
      </w:r>
    </w:p>
    <w:p w:rsidR="00583393" w:rsidRPr="00A10BB2" w:rsidRDefault="00EE0FB7"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Phenotype A1.3:</w:t>
      </w:r>
      <w:r w:rsidR="00583393" w:rsidRPr="00A10BB2">
        <w:rPr>
          <w:rFonts w:asciiTheme="majorBidi" w:hAnsiTheme="majorBidi" w:cstheme="majorBidi"/>
          <w:sz w:val="24"/>
          <w:szCs w:val="24"/>
        </w:rPr>
        <w:t xml:space="preserve"> No Action</w:t>
      </w:r>
    </w:p>
    <w:p w:rsidR="00583393" w:rsidRPr="00A10BB2" w:rsidRDefault="00583393" w:rsidP="00A10BB2">
      <w:pPr>
        <w:spacing w:before="120" w:after="120" w:line="240" w:lineRule="auto"/>
        <w:jc w:val="both"/>
        <w:rPr>
          <w:rFonts w:asciiTheme="majorBidi" w:eastAsia="Arial" w:hAnsiTheme="majorBidi" w:cstheme="majorBidi"/>
          <w:sz w:val="24"/>
          <w:szCs w:val="24"/>
        </w:rPr>
      </w:pPr>
      <w:r w:rsidRPr="00A10BB2">
        <w:rPr>
          <w:rFonts w:asciiTheme="majorBidi" w:eastAsia="Arial" w:hAnsiTheme="majorBidi" w:cstheme="majorBidi"/>
          <w:sz w:val="24"/>
          <w:szCs w:val="24"/>
        </w:rPr>
        <w:t>Phenotype A1.3 in which the driver failed to take any corrective action p</w:t>
      </w:r>
      <w:r w:rsidR="00EE0FB7" w:rsidRPr="00A10BB2">
        <w:rPr>
          <w:rFonts w:asciiTheme="majorBidi" w:eastAsia="Arial" w:hAnsiTheme="majorBidi" w:cstheme="majorBidi"/>
          <w:sz w:val="24"/>
          <w:szCs w:val="24"/>
        </w:rPr>
        <w:t>rior to the crash</w:t>
      </w:r>
      <w:r w:rsidRPr="00A10BB2">
        <w:rPr>
          <w:rFonts w:asciiTheme="majorBidi" w:eastAsia="Arial" w:hAnsiTheme="majorBidi" w:cstheme="majorBidi"/>
          <w:sz w:val="24"/>
          <w:szCs w:val="24"/>
        </w:rPr>
        <w:t xml:space="preserve"> was recorded in 10 cases (15.4%). The cumulative DREAM chart for A1.3 (Figure 2) is the most structurally complex of the five phenotypes, reflecting multiple independent causal routes to the no-action outcome. The primary pathway ran through late observation (B2) feeding into misjudgment of situation (C2), with B2 receiving inputs from a broad set of upstream genotypes including B2.1, F6, F2, M1, E2, and B3 (false observation). A second major pathway involved equipment failure (I1) as a direct contributor to A1.3, preceded by inadequate vehicle maintenance (O1, frequency = 3), indicating that mechanical incapacitation — rather than behavioral failure alone — accounted for a subset of no-action events. Inattention (E3) contributed directly to A1.3 in one case, and substance influence (E4) appeared as a direct contributor in another. Environmental contributors N1 and N2, mediated through E3, indicated that road environment factors contributed to attentional failure in some cases. Collisions associated with A1.3 were split between motorized (n = 6) and non-motorized (n = 4) counterparts, with the non-motorized proportion being higher </w:t>
      </w:r>
      <w:r w:rsidRPr="00A10BB2">
        <w:rPr>
          <w:rFonts w:asciiTheme="majorBidi" w:eastAsia="Arial" w:hAnsiTheme="majorBidi" w:cstheme="majorBidi"/>
          <w:sz w:val="24"/>
          <w:szCs w:val="24"/>
        </w:rPr>
        <w:lastRenderedPageBreak/>
        <w:t>relative to other phenotypes, consistent with the vulnerability of pedestrians and cyclists to drivers who provide no pre-impact response.</w:t>
      </w:r>
    </w:p>
    <w:p w:rsidR="00EE0FB7" w:rsidRPr="00A10BB2" w:rsidRDefault="00EE0FB7" w:rsidP="00A10BB2">
      <w:pPr>
        <w:keepNext/>
        <w:spacing w:before="120" w:after="120" w:line="240" w:lineRule="auto"/>
        <w:jc w:val="both"/>
        <w:rPr>
          <w:rFonts w:asciiTheme="majorBidi" w:hAnsiTheme="majorBidi" w:cstheme="majorBidi"/>
          <w:sz w:val="24"/>
          <w:szCs w:val="24"/>
        </w:rPr>
      </w:pPr>
      <w:r w:rsidRPr="00A10BB2">
        <w:rPr>
          <w:rFonts w:asciiTheme="majorBidi" w:hAnsiTheme="majorBidi" w:cstheme="majorBidi"/>
          <w:noProof/>
          <w:sz w:val="24"/>
          <w:szCs w:val="24"/>
        </w:rPr>
        <w:drawing>
          <wp:inline distT="0" distB="0" distL="0" distR="0">
            <wp:extent cx="4254500" cy="4521200"/>
            <wp:effectExtent l="0" t="0" r="0" b="0"/>
            <wp:docPr id="2" name="Picture 2" descr="C:\Users\Aliy\Documents\Journal things\DREAM\Charts\A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iy\Documents\Journal things\DREAM\Charts\A1.3.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257705" cy="4524606"/>
                    </a:xfrm>
                    <a:prstGeom prst="rect">
                      <a:avLst/>
                    </a:prstGeom>
                    <a:noFill/>
                    <a:ln>
                      <a:noFill/>
                    </a:ln>
                  </pic:spPr>
                </pic:pic>
              </a:graphicData>
            </a:graphic>
          </wp:inline>
        </w:drawing>
      </w:r>
    </w:p>
    <w:p w:rsidR="00EE0FB7" w:rsidRPr="00A10BB2" w:rsidRDefault="00EE0FB7" w:rsidP="00A10BB2">
      <w:pPr>
        <w:pStyle w:val="Caption"/>
        <w:jc w:val="both"/>
        <w:rPr>
          <w:rFonts w:asciiTheme="majorBidi" w:hAnsiTheme="majorBidi" w:cstheme="majorBidi"/>
          <w:sz w:val="24"/>
          <w:szCs w:val="24"/>
        </w:rPr>
      </w:pPr>
      <w:r w:rsidRPr="00A10BB2">
        <w:rPr>
          <w:rFonts w:asciiTheme="majorBidi" w:hAnsiTheme="majorBidi" w:cstheme="majorBidi"/>
          <w:sz w:val="24"/>
          <w:szCs w:val="24"/>
        </w:rPr>
        <w:t xml:space="preserve">Figure </w:t>
      </w:r>
      <w:r w:rsidRPr="00A10BB2">
        <w:rPr>
          <w:rFonts w:asciiTheme="majorBidi" w:hAnsiTheme="majorBidi" w:cstheme="majorBidi"/>
          <w:sz w:val="24"/>
          <w:szCs w:val="24"/>
        </w:rPr>
        <w:fldChar w:fldCharType="begin"/>
      </w:r>
      <w:r w:rsidRPr="00A10BB2">
        <w:rPr>
          <w:rFonts w:asciiTheme="majorBidi" w:hAnsiTheme="majorBidi" w:cstheme="majorBidi"/>
          <w:sz w:val="24"/>
          <w:szCs w:val="24"/>
        </w:rPr>
        <w:instrText xml:space="preserve"> SEQ Figure \* ARABIC </w:instrText>
      </w:r>
      <w:r w:rsidRPr="00A10BB2">
        <w:rPr>
          <w:rFonts w:asciiTheme="majorBidi" w:hAnsiTheme="majorBidi" w:cstheme="majorBidi"/>
          <w:sz w:val="24"/>
          <w:szCs w:val="24"/>
        </w:rPr>
        <w:fldChar w:fldCharType="separate"/>
      </w:r>
      <w:r w:rsidR="00F71A48" w:rsidRPr="00A10BB2">
        <w:rPr>
          <w:rFonts w:asciiTheme="majorBidi" w:hAnsiTheme="majorBidi" w:cstheme="majorBidi"/>
          <w:noProof/>
          <w:sz w:val="24"/>
          <w:szCs w:val="24"/>
        </w:rPr>
        <w:t>2</w:t>
      </w:r>
      <w:r w:rsidRPr="00A10BB2">
        <w:rPr>
          <w:rFonts w:asciiTheme="majorBidi" w:hAnsiTheme="majorBidi" w:cstheme="majorBidi"/>
          <w:sz w:val="24"/>
          <w:szCs w:val="24"/>
        </w:rPr>
        <w:fldChar w:fldCharType="end"/>
      </w:r>
      <w:r w:rsidRPr="00A10BB2">
        <w:rPr>
          <w:rFonts w:asciiTheme="majorBidi" w:hAnsiTheme="majorBidi" w:cstheme="majorBidi"/>
          <w:sz w:val="24"/>
          <w:szCs w:val="24"/>
        </w:rPr>
        <w:t>: Cumulative DREAM Chart for A1.3; No Action</w:t>
      </w:r>
    </w:p>
    <w:p w:rsidR="00583393" w:rsidRPr="00A10BB2" w:rsidRDefault="00EE0FB7"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Phenotype A2.1:</w:t>
      </w:r>
      <w:r w:rsidR="00583393" w:rsidRPr="00A10BB2">
        <w:rPr>
          <w:rFonts w:asciiTheme="majorBidi" w:hAnsiTheme="majorBidi" w:cstheme="majorBidi"/>
          <w:sz w:val="24"/>
          <w:szCs w:val="24"/>
        </w:rPr>
        <w:t xml:space="preserve"> Too High Speed</w:t>
      </w:r>
    </w:p>
    <w:p w:rsidR="00583393" w:rsidRPr="00A10BB2" w:rsidRDefault="00583393" w:rsidP="00A10BB2">
      <w:pPr>
        <w:spacing w:before="120" w:after="120" w:line="240" w:lineRule="auto"/>
        <w:jc w:val="both"/>
        <w:rPr>
          <w:rFonts w:asciiTheme="majorBidi" w:eastAsia="Arial" w:hAnsiTheme="majorBidi" w:cstheme="majorBidi"/>
          <w:sz w:val="24"/>
          <w:szCs w:val="24"/>
        </w:rPr>
      </w:pPr>
      <w:r w:rsidRPr="00A10BB2">
        <w:rPr>
          <w:rFonts w:asciiTheme="majorBidi" w:eastAsia="Arial" w:hAnsiTheme="majorBidi" w:cstheme="majorBidi"/>
          <w:sz w:val="24"/>
          <w:szCs w:val="24"/>
        </w:rPr>
        <w:t>Phenotype A2.1 was the dominant phenotype in the dataset, recorded in 27 cases (41.5%). The cumulative DREAM chart for A2.1 (Figure 3) is the most densely connected of all five charts, reflecting the breadth of causal pathways contributing to speed-related crashes. The most heavily weighted direct route to A2.1 ran through C2 (Misjudgment of situation, frequency = 11) and I1 (Equipment failure, frequency = 9), the latter preceded by O1 (Inadequate vehicle maintenance, fre</w:t>
      </w:r>
      <w:r w:rsidR="004765D7" w:rsidRPr="00A10BB2">
        <w:rPr>
          <w:rFonts w:asciiTheme="majorBidi" w:eastAsia="Arial" w:hAnsiTheme="majorBidi" w:cstheme="majorBidi"/>
          <w:sz w:val="24"/>
          <w:szCs w:val="24"/>
        </w:rPr>
        <w:t>quency = 9). This dual pathway,</w:t>
      </w:r>
      <w:r w:rsidRPr="00A10BB2">
        <w:rPr>
          <w:rFonts w:asciiTheme="majorBidi" w:eastAsia="Arial" w:hAnsiTheme="majorBidi" w:cstheme="majorBidi"/>
          <w:sz w:val="24"/>
          <w:szCs w:val="24"/>
        </w:rPr>
        <w:t xml:space="preserve"> behavioral misjudgment on one hand and m</w:t>
      </w:r>
      <w:r w:rsidR="004765D7" w:rsidRPr="00A10BB2">
        <w:rPr>
          <w:rFonts w:asciiTheme="majorBidi" w:eastAsia="Arial" w:hAnsiTheme="majorBidi" w:cstheme="majorBidi"/>
          <w:sz w:val="24"/>
          <w:szCs w:val="24"/>
        </w:rPr>
        <w:t>echanical failure on the other,</w:t>
      </w:r>
      <w:r w:rsidRPr="00A10BB2">
        <w:rPr>
          <w:rFonts w:asciiTheme="majorBidi" w:eastAsia="Arial" w:hAnsiTheme="majorBidi" w:cstheme="majorBidi"/>
          <w:sz w:val="24"/>
          <w:szCs w:val="24"/>
        </w:rPr>
        <w:t xml:space="preserve"> illustrates that excessive speed outcomes arise both from drivers actively choosing or failing to reduce speed and from drivers losing the physical capacity to do so due to brake or vehicle defects. F4 (Habitually stretching rules, frequency = 4 direct connections to D1 and C2) and F6 (Insufficient skills, frequency = 7 feeding to F5) were the most prominent upstream behavioral genotypes, with D1 (Priority error, frequency = 6) serving as a key intermediate node linking deliberate rule-stretching behavior to situational misjudgment. Inattention (E3) and substance influence (E4, E4.1) appeared as contributing genotypes in isolated cases, while E2 (motivational risk acceptance) showed multiple connections including a direct route to A2.1. The A2.1 phenotype was associated with both motorized (n = 18) and non-motorized (n = 9) collision counterparts, the latter reflecting the severity risk posed by speeding vehicles to pedestrians and cyclists.</w:t>
      </w:r>
    </w:p>
    <w:p w:rsidR="004765D7" w:rsidRPr="00A10BB2" w:rsidRDefault="004765D7" w:rsidP="00A10BB2">
      <w:pPr>
        <w:keepNext/>
        <w:spacing w:before="120" w:after="120" w:line="240" w:lineRule="auto"/>
        <w:jc w:val="both"/>
        <w:rPr>
          <w:rFonts w:asciiTheme="majorBidi" w:hAnsiTheme="majorBidi" w:cstheme="majorBidi"/>
          <w:sz w:val="24"/>
          <w:szCs w:val="24"/>
        </w:rPr>
      </w:pPr>
      <w:r w:rsidRPr="00A10BB2">
        <w:rPr>
          <w:rFonts w:asciiTheme="majorBidi" w:hAnsiTheme="majorBidi" w:cstheme="majorBidi"/>
          <w:noProof/>
          <w:sz w:val="24"/>
          <w:szCs w:val="24"/>
        </w:rPr>
        <w:lastRenderedPageBreak/>
        <w:drawing>
          <wp:inline distT="0" distB="0" distL="0" distR="0">
            <wp:extent cx="5118100" cy="4318000"/>
            <wp:effectExtent l="0" t="0" r="6350" b="6350"/>
            <wp:docPr id="3" name="Picture 3" descr="C:\Users\Aliy\Documents\Journal things\DREAM\Charts\A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iy\Documents\Journal things\DREAM\Charts\A2.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21090" cy="4320523"/>
                    </a:xfrm>
                    <a:prstGeom prst="rect">
                      <a:avLst/>
                    </a:prstGeom>
                    <a:noFill/>
                    <a:ln>
                      <a:noFill/>
                    </a:ln>
                  </pic:spPr>
                </pic:pic>
              </a:graphicData>
            </a:graphic>
          </wp:inline>
        </w:drawing>
      </w:r>
    </w:p>
    <w:p w:rsidR="004765D7" w:rsidRPr="00A10BB2" w:rsidRDefault="004765D7" w:rsidP="00A10BB2">
      <w:pPr>
        <w:pStyle w:val="Caption"/>
        <w:jc w:val="both"/>
        <w:rPr>
          <w:rFonts w:asciiTheme="majorBidi" w:hAnsiTheme="majorBidi" w:cstheme="majorBidi"/>
          <w:sz w:val="24"/>
          <w:szCs w:val="24"/>
        </w:rPr>
      </w:pPr>
      <w:r w:rsidRPr="00A10BB2">
        <w:rPr>
          <w:rFonts w:asciiTheme="majorBidi" w:hAnsiTheme="majorBidi" w:cstheme="majorBidi"/>
          <w:sz w:val="24"/>
          <w:szCs w:val="24"/>
        </w:rPr>
        <w:t xml:space="preserve">Figure </w:t>
      </w:r>
      <w:r w:rsidRPr="00A10BB2">
        <w:rPr>
          <w:rFonts w:asciiTheme="majorBidi" w:hAnsiTheme="majorBidi" w:cstheme="majorBidi"/>
          <w:sz w:val="24"/>
          <w:szCs w:val="24"/>
        </w:rPr>
        <w:fldChar w:fldCharType="begin"/>
      </w:r>
      <w:r w:rsidRPr="00A10BB2">
        <w:rPr>
          <w:rFonts w:asciiTheme="majorBidi" w:hAnsiTheme="majorBidi" w:cstheme="majorBidi"/>
          <w:sz w:val="24"/>
          <w:szCs w:val="24"/>
        </w:rPr>
        <w:instrText xml:space="preserve"> SEQ Figure \* ARABIC </w:instrText>
      </w:r>
      <w:r w:rsidRPr="00A10BB2">
        <w:rPr>
          <w:rFonts w:asciiTheme="majorBidi" w:hAnsiTheme="majorBidi" w:cstheme="majorBidi"/>
          <w:sz w:val="24"/>
          <w:szCs w:val="24"/>
        </w:rPr>
        <w:fldChar w:fldCharType="separate"/>
      </w:r>
      <w:r w:rsidR="00F71A48" w:rsidRPr="00A10BB2">
        <w:rPr>
          <w:rFonts w:asciiTheme="majorBidi" w:hAnsiTheme="majorBidi" w:cstheme="majorBidi"/>
          <w:noProof/>
          <w:sz w:val="24"/>
          <w:szCs w:val="24"/>
        </w:rPr>
        <w:t>3</w:t>
      </w:r>
      <w:r w:rsidRPr="00A10BB2">
        <w:rPr>
          <w:rFonts w:asciiTheme="majorBidi" w:hAnsiTheme="majorBidi" w:cstheme="majorBidi"/>
          <w:sz w:val="24"/>
          <w:szCs w:val="24"/>
        </w:rPr>
        <w:fldChar w:fldCharType="end"/>
      </w:r>
      <w:r w:rsidRPr="00A10BB2">
        <w:rPr>
          <w:rFonts w:asciiTheme="majorBidi" w:hAnsiTheme="majorBidi" w:cstheme="majorBidi"/>
          <w:sz w:val="24"/>
          <w:szCs w:val="24"/>
        </w:rPr>
        <w:t>: Cumulative DREAM Chart for A2.1: Too High Speed</w:t>
      </w:r>
    </w:p>
    <w:p w:rsidR="00583393" w:rsidRPr="00A10BB2" w:rsidRDefault="004765D7"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Phenotype A4.1:</w:t>
      </w:r>
      <w:r w:rsidR="00583393" w:rsidRPr="00A10BB2">
        <w:rPr>
          <w:rFonts w:asciiTheme="majorBidi" w:hAnsiTheme="majorBidi" w:cstheme="majorBidi"/>
          <w:sz w:val="24"/>
          <w:szCs w:val="24"/>
        </w:rPr>
        <w:t xml:space="preserve"> Wrong Direction</w:t>
      </w:r>
    </w:p>
    <w:p w:rsidR="00583393" w:rsidRPr="00A10BB2" w:rsidRDefault="00583393" w:rsidP="00A10BB2">
      <w:pPr>
        <w:spacing w:before="120" w:after="120" w:line="240" w:lineRule="auto"/>
        <w:jc w:val="both"/>
        <w:rPr>
          <w:rFonts w:asciiTheme="majorBidi" w:eastAsia="Arial" w:hAnsiTheme="majorBidi" w:cstheme="majorBidi"/>
          <w:sz w:val="24"/>
          <w:szCs w:val="24"/>
        </w:rPr>
      </w:pPr>
      <w:r w:rsidRPr="00A10BB2">
        <w:rPr>
          <w:rFonts w:asciiTheme="majorBidi" w:eastAsia="Arial" w:hAnsiTheme="majorBidi" w:cstheme="majorBidi"/>
          <w:sz w:val="24"/>
          <w:szCs w:val="24"/>
        </w:rPr>
        <w:t>Phenotype A4.1 was recorded in 12 cases (18.5%). The cumulative DREAM chart for A4.1 (Figure 4) identifies two dominant causal convergence points: C1 (Misjudgment of time gap, frequency = 5 to A4.1) and C2 (Misjudgment of situation, frequency = 8 to A4.1). Both cognitive misjudgment nodes received inputs from the same upstream behavioral genotypes: F4 (Habitually stretching rules) contributed heavily via D1 (Priority error, frequency = 5) to both C1 and C2, while F6 (Insufficient skills, frequency = 4) fed into F5 (Overestimation of skills, frequency = 3) before converging on C1. A further route involved E2 (motivational state) feeding into B2 (Late observation), which then contributed to C2. A minority pathway involved Q2 (Inadequate road design) leading to L5, then to C2, suggesting that road environment deficiencies contributed to directional misjudgment in at least one case. Equipment failure (I1) preceded by O1 appeared once as a direct contributor, and E4 (Substance influence) appeared as a direct contributor in one case. The pattern indicates that wrong-direction accidents are primarily driven by the combination of deliberate norm violation (F4), cognitive overconfidence (F5), and consequent failure to correctly assess the gap or situational dynamics required for safe directional decisions.</w:t>
      </w:r>
    </w:p>
    <w:p w:rsidR="00F71A48" w:rsidRPr="00A10BB2" w:rsidRDefault="004765D7" w:rsidP="00A10BB2">
      <w:pPr>
        <w:keepNext/>
        <w:spacing w:before="120" w:after="120" w:line="240" w:lineRule="auto"/>
        <w:jc w:val="both"/>
        <w:rPr>
          <w:rFonts w:asciiTheme="majorBidi" w:hAnsiTheme="majorBidi" w:cstheme="majorBidi"/>
          <w:sz w:val="24"/>
          <w:szCs w:val="24"/>
        </w:rPr>
      </w:pPr>
      <w:r w:rsidRPr="00A10BB2">
        <w:rPr>
          <w:rFonts w:asciiTheme="majorBidi" w:hAnsiTheme="majorBidi" w:cstheme="majorBidi"/>
          <w:noProof/>
          <w:sz w:val="24"/>
          <w:szCs w:val="24"/>
        </w:rPr>
        <w:lastRenderedPageBreak/>
        <w:drawing>
          <wp:inline distT="0" distB="0" distL="0" distR="0">
            <wp:extent cx="4558665" cy="4387850"/>
            <wp:effectExtent l="0" t="0" r="0" b="0"/>
            <wp:docPr id="4" name="Picture 4" descr="C:\Users\Aliy\Documents\Journal things\DREAM\Charts\A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iy\Documents\Journal things\DREAM\Charts\A4.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63390" cy="4392398"/>
                    </a:xfrm>
                    <a:prstGeom prst="rect">
                      <a:avLst/>
                    </a:prstGeom>
                    <a:noFill/>
                    <a:ln>
                      <a:noFill/>
                    </a:ln>
                  </pic:spPr>
                </pic:pic>
              </a:graphicData>
            </a:graphic>
          </wp:inline>
        </w:drawing>
      </w:r>
    </w:p>
    <w:p w:rsidR="004765D7" w:rsidRPr="00A10BB2" w:rsidRDefault="00F71A48" w:rsidP="00A10BB2">
      <w:pPr>
        <w:pStyle w:val="Caption"/>
        <w:jc w:val="both"/>
        <w:rPr>
          <w:rFonts w:asciiTheme="majorBidi" w:hAnsiTheme="majorBidi" w:cstheme="majorBidi"/>
          <w:sz w:val="24"/>
          <w:szCs w:val="24"/>
        </w:rPr>
      </w:pPr>
      <w:r w:rsidRPr="00A10BB2">
        <w:rPr>
          <w:rFonts w:asciiTheme="majorBidi" w:hAnsiTheme="majorBidi" w:cstheme="majorBidi"/>
          <w:sz w:val="24"/>
          <w:szCs w:val="24"/>
        </w:rPr>
        <w:t xml:space="preserve">Figure </w:t>
      </w:r>
      <w:r w:rsidRPr="00A10BB2">
        <w:rPr>
          <w:rFonts w:asciiTheme="majorBidi" w:hAnsiTheme="majorBidi" w:cstheme="majorBidi"/>
          <w:sz w:val="24"/>
          <w:szCs w:val="24"/>
        </w:rPr>
        <w:fldChar w:fldCharType="begin"/>
      </w:r>
      <w:r w:rsidRPr="00A10BB2">
        <w:rPr>
          <w:rFonts w:asciiTheme="majorBidi" w:hAnsiTheme="majorBidi" w:cstheme="majorBidi"/>
          <w:sz w:val="24"/>
          <w:szCs w:val="24"/>
        </w:rPr>
        <w:instrText xml:space="preserve"> SEQ Figure \* ARABIC </w:instrText>
      </w:r>
      <w:r w:rsidRPr="00A10BB2">
        <w:rPr>
          <w:rFonts w:asciiTheme="majorBidi" w:hAnsiTheme="majorBidi" w:cstheme="majorBidi"/>
          <w:sz w:val="24"/>
          <w:szCs w:val="24"/>
        </w:rPr>
        <w:fldChar w:fldCharType="separate"/>
      </w:r>
      <w:r w:rsidRPr="00A10BB2">
        <w:rPr>
          <w:rFonts w:asciiTheme="majorBidi" w:hAnsiTheme="majorBidi" w:cstheme="majorBidi"/>
          <w:noProof/>
          <w:sz w:val="24"/>
          <w:szCs w:val="24"/>
        </w:rPr>
        <w:t>4</w:t>
      </w:r>
      <w:r w:rsidRPr="00A10BB2">
        <w:rPr>
          <w:rFonts w:asciiTheme="majorBidi" w:hAnsiTheme="majorBidi" w:cstheme="majorBidi"/>
          <w:sz w:val="24"/>
          <w:szCs w:val="24"/>
        </w:rPr>
        <w:fldChar w:fldCharType="end"/>
      </w:r>
      <w:r w:rsidRPr="00A10BB2">
        <w:rPr>
          <w:rFonts w:asciiTheme="majorBidi" w:hAnsiTheme="majorBidi" w:cstheme="majorBidi"/>
          <w:sz w:val="24"/>
          <w:szCs w:val="24"/>
        </w:rPr>
        <w:t>: Cumulative DREAM Chart for A4.1: Wrong Direction</w:t>
      </w:r>
    </w:p>
    <w:p w:rsidR="00583393" w:rsidRPr="00A10BB2" w:rsidRDefault="00F71A48"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Phenotype A5.2:</w:t>
      </w:r>
      <w:r w:rsidR="00583393" w:rsidRPr="00A10BB2">
        <w:rPr>
          <w:rFonts w:asciiTheme="majorBidi" w:hAnsiTheme="majorBidi" w:cstheme="majorBidi"/>
          <w:sz w:val="24"/>
          <w:szCs w:val="24"/>
        </w:rPr>
        <w:t xml:space="preserve"> Insufficient Force</w:t>
      </w:r>
    </w:p>
    <w:p w:rsidR="00583393" w:rsidRPr="00A10BB2" w:rsidRDefault="00583393" w:rsidP="00A10BB2">
      <w:pPr>
        <w:spacing w:before="120" w:after="120" w:line="240" w:lineRule="auto"/>
        <w:jc w:val="both"/>
        <w:rPr>
          <w:rFonts w:asciiTheme="majorBidi" w:eastAsia="Arial" w:hAnsiTheme="majorBidi" w:cstheme="majorBidi"/>
          <w:sz w:val="24"/>
          <w:szCs w:val="24"/>
        </w:rPr>
      </w:pPr>
      <w:r w:rsidRPr="00A10BB2">
        <w:rPr>
          <w:rFonts w:asciiTheme="majorBidi" w:eastAsia="Arial" w:hAnsiTheme="majorBidi" w:cstheme="majorBidi"/>
          <w:sz w:val="24"/>
          <w:szCs w:val="24"/>
        </w:rPr>
        <w:t>Phenotype A5.2 was recorded in 13 cases (20.0%). The cumulative DREAM chart for A5.2 (Figure 5) is notable for the dominance of the vehicle-condition pathway: O1 (Inadequate vehicle maintenance) leading to I1 (Equipment failure) had the highest single-pathway frequency in the entire dataset (frequency = 11), and this chain contributed directly to A5.2, indicating that in the majority of insufficient-force accidents the primary cause was mechanical brake or vehicle failure stemming from poor maintenance rather than a behavioral braking decision error. Secondary pathways included F6 (Insufficient skills) feeding into F5 (Overestimation of skills) and then to C1 (Misjudgment of time gap), which contributed to A5.2 in combination with C2 (Misjudgment of situation). D1 (Priority error) fed into C2 via F4, and B2 (Late observation) contributed once to C2. E2 (Motivational state) contributed via E6 to a minor pathway, and J3 feeding into L3 appeared as a physical/environmental precursor in one case. The strong mechanical failure signal in A5.2 distinguishes this phenotype from the others in the dataset and has direct implications for vehicle roadworthiness enforcement.</w:t>
      </w:r>
    </w:p>
    <w:p w:rsidR="00F71A48" w:rsidRPr="00A10BB2" w:rsidRDefault="00F71A48" w:rsidP="00A10BB2">
      <w:pPr>
        <w:keepNext/>
        <w:spacing w:before="120" w:after="120" w:line="240" w:lineRule="auto"/>
        <w:jc w:val="both"/>
        <w:rPr>
          <w:rFonts w:asciiTheme="majorBidi" w:hAnsiTheme="majorBidi" w:cstheme="majorBidi"/>
          <w:sz w:val="24"/>
          <w:szCs w:val="24"/>
        </w:rPr>
      </w:pPr>
      <w:r w:rsidRPr="00A10BB2">
        <w:rPr>
          <w:rFonts w:asciiTheme="majorBidi" w:hAnsiTheme="majorBidi" w:cstheme="majorBidi"/>
          <w:noProof/>
          <w:sz w:val="24"/>
          <w:szCs w:val="24"/>
        </w:rPr>
        <w:lastRenderedPageBreak/>
        <w:drawing>
          <wp:inline distT="0" distB="0" distL="0" distR="0">
            <wp:extent cx="4279265" cy="4883150"/>
            <wp:effectExtent l="0" t="0" r="6985" b="0"/>
            <wp:docPr id="5" name="Picture 5" descr="C:\Users\Aliy\Documents\Journal things\DREAM\Charts\A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iy\Documents\Journal things\DREAM\Charts\A5.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7340" cy="4892365"/>
                    </a:xfrm>
                    <a:prstGeom prst="rect">
                      <a:avLst/>
                    </a:prstGeom>
                    <a:noFill/>
                    <a:ln>
                      <a:noFill/>
                    </a:ln>
                  </pic:spPr>
                </pic:pic>
              </a:graphicData>
            </a:graphic>
          </wp:inline>
        </w:drawing>
      </w:r>
    </w:p>
    <w:p w:rsidR="00F71A48" w:rsidRPr="00A10BB2" w:rsidRDefault="00F71A48" w:rsidP="00A10BB2">
      <w:pPr>
        <w:pStyle w:val="Caption"/>
        <w:jc w:val="both"/>
        <w:rPr>
          <w:rFonts w:asciiTheme="majorBidi" w:hAnsiTheme="majorBidi" w:cstheme="majorBidi"/>
          <w:sz w:val="24"/>
          <w:szCs w:val="24"/>
        </w:rPr>
      </w:pPr>
      <w:r w:rsidRPr="00A10BB2">
        <w:rPr>
          <w:rFonts w:asciiTheme="majorBidi" w:hAnsiTheme="majorBidi" w:cstheme="majorBidi"/>
          <w:sz w:val="24"/>
          <w:szCs w:val="24"/>
        </w:rPr>
        <w:t xml:space="preserve">Figure </w:t>
      </w:r>
      <w:r w:rsidRPr="00A10BB2">
        <w:rPr>
          <w:rFonts w:asciiTheme="majorBidi" w:hAnsiTheme="majorBidi" w:cstheme="majorBidi"/>
          <w:sz w:val="24"/>
          <w:szCs w:val="24"/>
        </w:rPr>
        <w:fldChar w:fldCharType="begin"/>
      </w:r>
      <w:r w:rsidRPr="00A10BB2">
        <w:rPr>
          <w:rFonts w:asciiTheme="majorBidi" w:hAnsiTheme="majorBidi" w:cstheme="majorBidi"/>
          <w:sz w:val="24"/>
          <w:szCs w:val="24"/>
        </w:rPr>
        <w:instrText xml:space="preserve"> SEQ Figure \* ARABIC </w:instrText>
      </w:r>
      <w:r w:rsidRPr="00A10BB2">
        <w:rPr>
          <w:rFonts w:asciiTheme="majorBidi" w:hAnsiTheme="majorBidi" w:cstheme="majorBidi"/>
          <w:sz w:val="24"/>
          <w:szCs w:val="24"/>
        </w:rPr>
        <w:fldChar w:fldCharType="separate"/>
      </w:r>
      <w:r w:rsidRPr="00A10BB2">
        <w:rPr>
          <w:rFonts w:asciiTheme="majorBidi" w:hAnsiTheme="majorBidi" w:cstheme="majorBidi"/>
          <w:noProof/>
          <w:sz w:val="24"/>
          <w:szCs w:val="24"/>
        </w:rPr>
        <w:t>5</w:t>
      </w:r>
      <w:r w:rsidRPr="00A10BB2">
        <w:rPr>
          <w:rFonts w:asciiTheme="majorBidi" w:hAnsiTheme="majorBidi" w:cstheme="majorBidi"/>
          <w:sz w:val="24"/>
          <w:szCs w:val="24"/>
        </w:rPr>
        <w:fldChar w:fldCharType="end"/>
      </w:r>
      <w:r w:rsidRPr="00A10BB2">
        <w:rPr>
          <w:rFonts w:asciiTheme="majorBidi" w:hAnsiTheme="majorBidi" w:cstheme="majorBidi"/>
          <w:sz w:val="24"/>
          <w:szCs w:val="24"/>
        </w:rPr>
        <w:t>: Cumulative DREAM Chart for A5.2</w:t>
      </w:r>
      <w:proofErr w:type="gramStart"/>
      <w:r w:rsidRPr="00A10BB2">
        <w:rPr>
          <w:rFonts w:asciiTheme="majorBidi" w:hAnsiTheme="majorBidi" w:cstheme="majorBidi"/>
          <w:sz w:val="24"/>
          <w:szCs w:val="24"/>
        </w:rPr>
        <w:t>:Insufficient</w:t>
      </w:r>
      <w:proofErr w:type="gramEnd"/>
      <w:r w:rsidRPr="00A10BB2">
        <w:rPr>
          <w:rFonts w:asciiTheme="majorBidi" w:hAnsiTheme="majorBidi" w:cstheme="majorBidi"/>
          <w:sz w:val="24"/>
          <w:szCs w:val="24"/>
        </w:rPr>
        <w:t xml:space="preserve"> Force</w:t>
      </w:r>
    </w:p>
    <w:p w:rsidR="00583393" w:rsidRPr="00A10BB2" w:rsidRDefault="00F71A48"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Collision Type Distribution a</w:t>
      </w:r>
      <w:r w:rsidR="00583393" w:rsidRPr="00A10BB2">
        <w:rPr>
          <w:rFonts w:asciiTheme="majorBidi" w:hAnsiTheme="majorBidi" w:cstheme="majorBidi"/>
          <w:sz w:val="24"/>
          <w:szCs w:val="24"/>
        </w:rPr>
        <w:t>cross Phenotypes</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Table 5 summarizes the distribution of motorized versus non-motorized collision counterparts across the five phenotypes. A2.1 (Too High Speed) accounted for the largest absolute number of non-motorized collisions (n = 9), consistent with the higher kinetic energy of speeding vehicles and their greater likelihood of inflicting fatal or severe injury on pedestrians and cyclists. A1.3 (No Action) showed a disproportionately high non-motorized proportion relative to its overall frequency, suggesting that complete driver response failure is particularly dangerous for vulnerable road users who depend on active avoidance by motorized drivers. A1.2 showed no non-motorized collisions in its three cases.</w:t>
      </w:r>
    </w:p>
    <w:p w:rsidR="00583393" w:rsidRPr="00A10BB2" w:rsidRDefault="00583393" w:rsidP="00A10BB2">
      <w:pPr>
        <w:spacing w:before="80" w:line="240" w:lineRule="auto"/>
        <w:rPr>
          <w:rFonts w:asciiTheme="majorBidi" w:hAnsiTheme="majorBidi" w:cstheme="majorBidi"/>
          <w:sz w:val="24"/>
          <w:szCs w:val="24"/>
        </w:rPr>
      </w:pPr>
      <w:r w:rsidRPr="00A10BB2">
        <w:rPr>
          <w:rFonts w:asciiTheme="majorBidi" w:eastAsia="Arial" w:hAnsiTheme="majorBidi" w:cstheme="majorBidi"/>
          <w:b/>
          <w:bCs/>
          <w:sz w:val="24"/>
          <w:szCs w:val="24"/>
        </w:rPr>
        <w:t>Table 5: Distribution of collision counterpart type by accident phenotype</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700"/>
        <w:gridCol w:w="1600"/>
        <w:gridCol w:w="3226"/>
        <w:gridCol w:w="1700"/>
        <w:gridCol w:w="1800"/>
      </w:tblGrid>
      <w:tr w:rsidR="00136A96" w:rsidRPr="00A10BB2" w:rsidTr="005F3499">
        <w:tblPrEx>
          <w:tblCellMar>
            <w:top w:w="0" w:type="dxa"/>
            <w:bottom w:w="0" w:type="dxa"/>
          </w:tblCellMar>
        </w:tblPrEx>
        <w:tc>
          <w:tcPr>
            <w:tcW w:w="7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S/N</w:t>
            </w:r>
          </w:p>
        </w:tc>
        <w:tc>
          <w:tcPr>
            <w:tcW w:w="16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Phenotype</w:t>
            </w:r>
          </w:p>
        </w:tc>
        <w:tc>
          <w:tcPr>
            <w:tcW w:w="3226"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Description</w:t>
            </w:r>
          </w:p>
        </w:tc>
        <w:tc>
          <w:tcPr>
            <w:tcW w:w="17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With Motorized (n)</w:t>
            </w:r>
          </w:p>
        </w:tc>
        <w:tc>
          <w:tcPr>
            <w:tcW w:w="1800" w:type="dxa"/>
            <w:shd w:val="clear" w:color="auto" w:fill="D9E1F2"/>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With Non-Motorized (n)</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w:t>
            </w:r>
          </w:p>
        </w:tc>
        <w:tc>
          <w:tcPr>
            <w:tcW w:w="16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1.2</w:t>
            </w:r>
          </w:p>
        </w:tc>
        <w:tc>
          <w:tcPr>
            <w:tcW w:w="32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Too Late Action</w:t>
            </w:r>
          </w:p>
        </w:tc>
        <w:tc>
          <w:tcPr>
            <w:tcW w:w="1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w:t>
            </w:r>
          </w:p>
        </w:tc>
        <w:tc>
          <w:tcPr>
            <w:tcW w:w="1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2</w:t>
            </w:r>
          </w:p>
        </w:tc>
        <w:tc>
          <w:tcPr>
            <w:tcW w:w="16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1.3</w:t>
            </w:r>
          </w:p>
        </w:tc>
        <w:tc>
          <w:tcPr>
            <w:tcW w:w="32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No Action</w:t>
            </w:r>
          </w:p>
        </w:tc>
        <w:tc>
          <w:tcPr>
            <w:tcW w:w="1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6</w:t>
            </w:r>
          </w:p>
        </w:tc>
        <w:tc>
          <w:tcPr>
            <w:tcW w:w="1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4</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3</w:t>
            </w:r>
          </w:p>
        </w:tc>
        <w:tc>
          <w:tcPr>
            <w:tcW w:w="16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2.1</w:t>
            </w:r>
          </w:p>
        </w:tc>
        <w:tc>
          <w:tcPr>
            <w:tcW w:w="32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Too High Speed</w:t>
            </w:r>
          </w:p>
        </w:tc>
        <w:tc>
          <w:tcPr>
            <w:tcW w:w="1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8</w:t>
            </w:r>
          </w:p>
        </w:tc>
        <w:tc>
          <w:tcPr>
            <w:tcW w:w="1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9</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4</w:t>
            </w:r>
          </w:p>
        </w:tc>
        <w:tc>
          <w:tcPr>
            <w:tcW w:w="16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4.1</w:t>
            </w:r>
          </w:p>
        </w:tc>
        <w:tc>
          <w:tcPr>
            <w:tcW w:w="32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Wrong Direction</w:t>
            </w:r>
          </w:p>
        </w:tc>
        <w:tc>
          <w:tcPr>
            <w:tcW w:w="1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8</w:t>
            </w:r>
          </w:p>
        </w:tc>
        <w:tc>
          <w:tcPr>
            <w:tcW w:w="1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4</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lastRenderedPageBreak/>
              <w:t>5</w:t>
            </w:r>
          </w:p>
        </w:tc>
        <w:tc>
          <w:tcPr>
            <w:tcW w:w="16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A5.2</w:t>
            </w:r>
          </w:p>
        </w:tc>
        <w:tc>
          <w:tcPr>
            <w:tcW w:w="32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Insufficient Force</w:t>
            </w:r>
          </w:p>
        </w:tc>
        <w:tc>
          <w:tcPr>
            <w:tcW w:w="1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10</w:t>
            </w:r>
          </w:p>
        </w:tc>
        <w:tc>
          <w:tcPr>
            <w:tcW w:w="1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sz w:val="24"/>
                <w:szCs w:val="24"/>
              </w:rPr>
              <w:t>3</w:t>
            </w:r>
          </w:p>
        </w:tc>
      </w:tr>
      <w:tr w:rsidR="00136A96" w:rsidRPr="00A10BB2" w:rsidTr="005F3499">
        <w:tblPrEx>
          <w:tblCellMar>
            <w:top w:w="0" w:type="dxa"/>
            <w:bottom w:w="0" w:type="dxa"/>
          </w:tblCellMar>
        </w:tblPrEx>
        <w:tc>
          <w:tcPr>
            <w:tcW w:w="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p>
        </w:tc>
        <w:tc>
          <w:tcPr>
            <w:tcW w:w="16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Total</w:t>
            </w:r>
          </w:p>
        </w:tc>
        <w:tc>
          <w:tcPr>
            <w:tcW w:w="3226"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p>
        </w:tc>
        <w:tc>
          <w:tcPr>
            <w:tcW w:w="17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38</w:t>
            </w:r>
          </w:p>
        </w:tc>
        <w:tc>
          <w:tcPr>
            <w:tcW w:w="1800" w:type="dxa"/>
            <w:tcMar>
              <w:top w:w="80" w:type="dxa"/>
              <w:left w:w="120" w:type="dxa"/>
              <w:bottom w:w="80" w:type="dxa"/>
              <w:right w:w="120" w:type="dxa"/>
            </w:tcMar>
          </w:tcPr>
          <w:p w:rsidR="00583393" w:rsidRPr="00A10BB2" w:rsidRDefault="00583393" w:rsidP="00A10BB2">
            <w:pPr>
              <w:spacing w:after="0" w:line="240" w:lineRule="auto"/>
              <w:rPr>
                <w:rFonts w:asciiTheme="majorBidi" w:hAnsiTheme="majorBidi" w:cstheme="majorBidi"/>
                <w:sz w:val="24"/>
                <w:szCs w:val="24"/>
              </w:rPr>
            </w:pPr>
            <w:r w:rsidRPr="00A10BB2">
              <w:rPr>
                <w:rFonts w:asciiTheme="majorBidi" w:eastAsia="Arial" w:hAnsiTheme="majorBidi" w:cstheme="majorBidi"/>
                <w:b/>
                <w:bCs/>
                <w:sz w:val="24"/>
                <w:szCs w:val="24"/>
              </w:rPr>
              <w:t>10</w:t>
            </w:r>
          </w:p>
        </w:tc>
      </w:tr>
    </w:tbl>
    <w:p w:rsidR="00A10BB2" w:rsidRDefault="00A10BB2" w:rsidP="00A10BB2"/>
    <w:p w:rsidR="00583393" w:rsidRPr="00A10BB2" w:rsidRDefault="00A10BB2" w:rsidP="00A10BB2">
      <w:pPr>
        <w:pStyle w:val="Heading1"/>
        <w:rPr>
          <w:rFonts w:asciiTheme="majorBidi" w:hAnsiTheme="majorBidi" w:cstheme="majorBidi"/>
          <w:sz w:val="28"/>
          <w:szCs w:val="28"/>
        </w:rPr>
      </w:pPr>
      <w:r w:rsidRPr="00A10BB2">
        <w:rPr>
          <w:rFonts w:asciiTheme="majorBidi" w:hAnsiTheme="majorBidi" w:cstheme="majorBidi"/>
          <w:sz w:val="28"/>
          <w:szCs w:val="28"/>
        </w:rPr>
        <w:t>DISCUSSION</w:t>
      </w:r>
    </w:p>
    <w:p w:rsidR="00583393" w:rsidRPr="00A10BB2" w:rsidRDefault="00A10BB2" w:rsidP="00A10BB2">
      <w:pPr>
        <w:pStyle w:val="Heading2"/>
        <w:spacing w:before="280"/>
        <w:rPr>
          <w:rFonts w:asciiTheme="majorBidi" w:hAnsiTheme="majorBidi" w:cstheme="majorBidi"/>
          <w:sz w:val="24"/>
          <w:szCs w:val="24"/>
        </w:rPr>
      </w:pPr>
      <w:r>
        <w:rPr>
          <w:rFonts w:asciiTheme="majorBidi" w:hAnsiTheme="majorBidi" w:cstheme="majorBidi"/>
          <w:sz w:val="24"/>
          <w:szCs w:val="24"/>
        </w:rPr>
        <w:t>The</w:t>
      </w:r>
      <w:r w:rsidR="00583393" w:rsidRPr="00A10BB2">
        <w:rPr>
          <w:rFonts w:asciiTheme="majorBidi" w:hAnsiTheme="majorBidi" w:cstheme="majorBidi"/>
          <w:sz w:val="24"/>
          <w:szCs w:val="24"/>
        </w:rPr>
        <w:t xml:space="preserve"> Primacy of Speed-Related </w:t>
      </w:r>
      <w:r w:rsidRPr="00A10BB2">
        <w:rPr>
          <w:rFonts w:asciiTheme="majorBidi" w:hAnsiTheme="majorBidi" w:cstheme="majorBidi"/>
          <w:sz w:val="24"/>
          <w:szCs w:val="24"/>
        </w:rPr>
        <w:t>Behavioral</w:t>
      </w:r>
      <w:r w:rsidR="00583393" w:rsidRPr="00A10BB2">
        <w:rPr>
          <w:rFonts w:asciiTheme="majorBidi" w:hAnsiTheme="majorBidi" w:cstheme="majorBidi"/>
          <w:sz w:val="24"/>
          <w:szCs w:val="24"/>
        </w:rPr>
        <w:t xml:space="preserve"> Failure</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 xml:space="preserve">The finding that A2.1 (Too High Speed) accounts for 41.5% of all coded accidents is consistent with global evidence positioning speed as the single most influential </w:t>
      </w:r>
      <w:r w:rsidR="00F71A48" w:rsidRPr="00A10BB2">
        <w:rPr>
          <w:rFonts w:asciiTheme="majorBidi" w:eastAsia="Arial" w:hAnsiTheme="majorBidi" w:cstheme="majorBidi"/>
          <w:sz w:val="24"/>
          <w:szCs w:val="24"/>
        </w:rPr>
        <w:t>behavioral</w:t>
      </w:r>
      <w:r w:rsidRPr="00A10BB2">
        <w:rPr>
          <w:rFonts w:asciiTheme="majorBidi" w:eastAsia="Arial" w:hAnsiTheme="majorBidi" w:cstheme="majorBidi"/>
          <w:sz w:val="24"/>
          <w:szCs w:val="24"/>
        </w:rPr>
        <w:t xml:space="preserve"> risk factor in road crash causation </w:t>
      </w:r>
      <w:r w:rsidR="00547448" w:rsidRPr="00A10BB2">
        <w:rPr>
          <w:rFonts w:asciiTheme="majorBidi" w:eastAsia="Arial" w:hAnsiTheme="majorBidi" w:cstheme="majorBidi"/>
          <w:sz w:val="24"/>
          <w:szCs w:val="24"/>
        </w:rPr>
        <w:fldChar w:fldCharType="begin"/>
      </w:r>
      <w:r w:rsidR="00547448" w:rsidRPr="00A10BB2">
        <w:rPr>
          <w:rFonts w:asciiTheme="majorBidi" w:eastAsia="Arial" w:hAnsiTheme="majorBidi" w:cstheme="majorBidi"/>
          <w:sz w:val="24"/>
          <w:szCs w:val="24"/>
        </w:rPr>
        <w:instrText xml:space="preserve"> ADDIN ZOTERO_ITEM CSL_CITATION {"citationID":"qPHEzFbV","properties":{"formattedCitation":"(Adeoye et al., 2014; Naallah et al., 2024)","plainCitation":"(Adeoye et al., 2014; Naallah et al., 2024)","noteIndex":0},"citationItems":[{"id":312,"uris":["http://zotero.org/users/local/mEOMQCLR/items/ACAT9Z9Q"],"itemData":{"id":312,"type":"article-journal","abstract":"Introduction: road traffic injury (RTI) has assumed major public health importance world-wide and the burden is heavier on the health-care infrastructure of countries in Sub-Saharan Africa. In Nigeria, RTI is the leading cause of trauma related morbidity and mortality. While there are some published epidemiological reports on RTI in the region, studies on the mechanism of causation of road traffic crashes (RTC) are not available. Methods: over a 9-month period, we prospectively captured the 571 victims of RTC presenting to a single tertiary health care center in Nigeria. Data collected include demographic data, Mechanism of causation of RTC, Injuries sustained and outcomes. Results: over three-quarters of the victims are young people and half were either traders (27.5%) or students (20%). Pedestrians, motorcycle riders and open truck occupants (people sitting at the rear loading compartment of trucks) often had fatal injuries. Analysis of collision patterns showed that lone crashes were the most frequent though car-to-motorcycle crashes caused a quarter of the deaths. Host factors (over-speeding driver, driver misjudgment, sleeping driver etc.) were responsible for four-fifths of the crashes while vehicular and environmental factors accounted for the remaining. On binary regression analysis, head injured victims had higher odds of dying than the non-head injured (Odds ratio = 6.5). Conclusion: this paper elucidates the mechanisms of causation of and types of injuries sustained following RTC in Nigeria and thus provide opportunities for prevention and control of this unacceptable situation.","container-title":"Pan African Medical Journal","DOI":"10.11604/pamj.2014.19.159.5017","ISSN":"1937-8688","journalAbbreviation":"Pan Afr Med J","language":"en","source":"DOI.org (Crossref)","title":"Host, vehicular and environmental factors responsible for road traffic crashes in a nigerian city: identifiable issues for road traffic injury control","title-short":"Host, vehicular and environmental factors responsible for road traffic crashes in a nigerian city","URL":"http://www.panafrican-med-journal.com/content/article/19/159/full/","volume":"19","author":[{"family":"Adeoye","given":"Peter Oladapo"},{"family":"Kadri","given":"Dotun Musiliu"},{"family":"Bello","given":"Jibril Oyekunle"},{"family":"Pascal","given":"Chima Kingsley"},{"family":"Abdur-Rahman","given":"Lukman Olajide"},{"family":"Adekanye","given":"Adedeji Olugbenga"},{"family":"Solagberu","given":"Babatunde Akeeb"}],"accessed":{"date-parts":[["2026",5,16]]},"issued":{"date-parts":[["2014"]]}}},{"id":295,"uris":["http://zotero.org/users/local/mEOMQCLR/items/2G3HSC5G"],"itemData":{"id":295,"type":"article-journal","abstract":"Road traffic accidents (RTAs) are critical global issue, resulting in over 1.3 million deaths annually, with the burden disproportionately affecting low and middle income countries like Nigeria. Thus, the objective of this paper is to develop a predictive model for Road Traffic Accident Involvement in Southwest Nigeria: A Case Study of Ekiti, Osun, and Oyo States using appropriate standard methods after collecting accident data from relevant agencies for a period of ten years (2014-2023). The results indicate a strong correlation between accident cases and the number of people involved, with fatal and minor accidents having the most significant effects. The model explains 75.5% of the variance in accident outcomes, offering insights into predictive trends that can inform road safety interventions. The study highlights the importance of data-driven approaches in mitigating RTAs and improving road safety management in the study region. Recommendations include stricter traffic law enforcement, enhanced road maintenance, and safety education initiatives to reduce the frequency and severity of accidents in the region.","container-title":"Journal of Applied Sciences and Environmental Management","DOI":"10.4314/jasem.v28i10.54","ISSN":"2659-1499, 2659-1502","journalAbbreviation":"jasem","page":"3385-3390","source":"DOI.org (Crossref)","title":"Development of a Predictive Model for Road Traffic Accident Involvement in Southwest Nigeria: A Case Study of Ekiti, Osun, and Oyo State","title-short":"Development of a Predictive Model for Road Traffic Accident Involvement in Southwest Nigeria","author":[{"family":"Naallah","given":"A. B."},{"family":"Ibitoye","given":"A. B."},{"family":"Subair","given":"S. O."}],"issued":{"date-parts":[["2024",10,30]]}}}],"schema":"https://github.com/citation-style-language/schema/raw/master/csl-citation.json"} </w:instrText>
      </w:r>
      <w:r w:rsidR="00547448" w:rsidRPr="00A10BB2">
        <w:rPr>
          <w:rFonts w:asciiTheme="majorBidi" w:eastAsia="Arial" w:hAnsiTheme="majorBidi" w:cstheme="majorBidi"/>
          <w:sz w:val="24"/>
          <w:szCs w:val="24"/>
        </w:rPr>
        <w:fldChar w:fldCharType="separate"/>
      </w:r>
      <w:r w:rsidR="00547448" w:rsidRPr="00A10BB2">
        <w:rPr>
          <w:rFonts w:asciiTheme="majorBidi" w:hAnsiTheme="majorBidi" w:cstheme="majorBidi"/>
          <w:sz w:val="24"/>
          <w:szCs w:val="24"/>
        </w:rPr>
        <w:t>(</w:t>
      </w:r>
      <w:proofErr w:type="spellStart"/>
      <w:r w:rsidR="00547448" w:rsidRPr="00A10BB2">
        <w:rPr>
          <w:rFonts w:asciiTheme="majorBidi" w:hAnsiTheme="majorBidi" w:cstheme="majorBidi"/>
          <w:sz w:val="24"/>
          <w:szCs w:val="24"/>
        </w:rPr>
        <w:t>Adeoye</w:t>
      </w:r>
      <w:proofErr w:type="spellEnd"/>
      <w:r w:rsidR="00547448" w:rsidRPr="00A10BB2">
        <w:rPr>
          <w:rFonts w:asciiTheme="majorBidi" w:hAnsiTheme="majorBidi" w:cstheme="majorBidi"/>
          <w:sz w:val="24"/>
          <w:szCs w:val="24"/>
        </w:rPr>
        <w:t xml:space="preserve"> et al., 2014; </w:t>
      </w:r>
      <w:proofErr w:type="spellStart"/>
      <w:r w:rsidR="00547448" w:rsidRPr="00A10BB2">
        <w:rPr>
          <w:rFonts w:asciiTheme="majorBidi" w:hAnsiTheme="majorBidi" w:cstheme="majorBidi"/>
          <w:sz w:val="24"/>
          <w:szCs w:val="24"/>
        </w:rPr>
        <w:t>Naallah</w:t>
      </w:r>
      <w:proofErr w:type="spellEnd"/>
      <w:r w:rsidR="00547448" w:rsidRPr="00A10BB2">
        <w:rPr>
          <w:rFonts w:asciiTheme="majorBidi" w:hAnsiTheme="majorBidi" w:cstheme="majorBidi"/>
          <w:sz w:val="24"/>
          <w:szCs w:val="24"/>
        </w:rPr>
        <w:t xml:space="preserve"> et al., 2024)</w:t>
      </w:r>
      <w:r w:rsidR="00547448" w:rsidRPr="00A10BB2">
        <w:rPr>
          <w:rFonts w:asciiTheme="majorBidi" w:eastAsia="Arial" w:hAnsiTheme="majorBidi" w:cstheme="majorBidi"/>
          <w:sz w:val="24"/>
          <w:szCs w:val="24"/>
        </w:rPr>
        <w:fldChar w:fldCharType="end"/>
      </w:r>
      <w:r w:rsidR="00547448" w:rsidRPr="00A10BB2">
        <w:rPr>
          <w:rFonts w:asciiTheme="majorBidi" w:eastAsia="Arial" w:hAnsiTheme="majorBidi" w:cstheme="majorBidi"/>
          <w:sz w:val="24"/>
          <w:szCs w:val="24"/>
        </w:rPr>
        <w:t xml:space="preserve">, </w:t>
      </w:r>
      <w:r w:rsidRPr="00A10BB2">
        <w:rPr>
          <w:rFonts w:asciiTheme="majorBidi" w:eastAsia="Arial" w:hAnsiTheme="majorBidi" w:cstheme="majorBidi"/>
          <w:sz w:val="24"/>
          <w:szCs w:val="24"/>
        </w:rPr>
        <w:t xml:space="preserve">but its magnitude in the Nigerian context reflects a set of compounding structural conditions. The DREAM chart for A2.1 reveals that the dominant upstream genotypes are F4 (Habitually stretching rules, n = 26) and C2 (Misjudgment of situation, n = 27), both of which point to normalized patterns of risky driving rather than isolated lapses of judgment. This distinction is analytically important: F4 is a motivational-behavioral genotype indicating that speed violations in the Nigerian accident sample are not primarily accidental but reflect a cultural normalization of rule-bending among drivers. This finding aligns with qualitative research on Nigerian road transport culture documenting pressure on commercial drivers to complete trips rapidly in order to meet revenue targets imposed by vehicle owners and transport unions </w:t>
      </w:r>
      <w:r w:rsidR="00547448" w:rsidRPr="00A10BB2">
        <w:rPr>
          <w:rFonts w:asciiTheme="majorBidi" w:eastAsia="Arial" w:hAnsiTheme="majorBidi" w:cstheme="majorBidi"/>
          <w:sz w:val="24"/>
          <w:szCs w:val="24"/>
        </w:rPr>
        <w:fldChar w:fldCharType="begin"/>
      </w:r>
      <w:r w:rsidR="00547448" w:rsidRPr="00A10BB2">
        <w:rPr>
          <w:rFonts w:asciiTheme="majorBidi" w:eastAsia="Arial" w:hAnsiTheme="majorBidi" w:cstheme="majorBidi"/>
          <w:sz w:val="24"/>
          <w:szCs w:val="24"/>
        </w:rPr>
        <w:instrText xml:space="preserve"> ADDIN ZOTERO_ITEM CSL_CITATION {"citationID":"I7Mtzwwb","properties":{"formattedCitation":"(Amoadu et al., 2024; Godthelp &amp; Ksentini, 2024)","plainCitation":"(Amoadu et al., 2024; Godthelp &amp; Ksentini, 2024)","noteIndex":0},"citationItems":[{"id":64,"uris":["http://zotero.org/users/local/mEOMQCLR/items/DSJ99XC6"],"itemData":{"id":64,"type":"article-journal","abstract":"Objective: This study sought to examine the association between psychosocial work factors and road traffic crashes (RTCs), and test the differences in psychosocial work factors between minibus and long-bus drivers.\nMethods: This cross-sectional survey employed a convenient sampling method to collect data from 7315 long-distance minibus and long-bus drivers who operate between the Ghanaian cities, Accra and Tema and other parts of the country. The drivers answered a job content questionnaire, psychosocial safety climate scale (PSC-12), work–family conf lict scale, and demographic questions on age, education, driving hours, and RTC history.\nResults: The correlational analysis showed a significant association between psychosocial work factors and RTCs for the previous 2 years. Hierarchical multiple linear regression found that supervisor support, skill discretion, decision autonomy, psychological demands, PSC, and work–family conf lict significantly contributed to explaining RTC rates among the drivers. Also, significant differences were found between minibus and long-bus drivers in driving hours, occurrence of near misses, RTCs, and all psychosocial work factors explored in this study except work–family conf lict.\nConclusions: Psychosocial work factors directly predict RTCs among minibus and long-bus drivers. Policymakers, driver unions, and owners and managers of bus transport businesses should prioritize integrating occupational health and safety into road transport activities. Furthermore, managers and bus owners should use bottom-up communication, provide access to support services and workfamily balance initiatives, f lexible work schedules, and a supportive work environment to improve road safety.","container-title":"Journal of Occupational Health","DOI":"10.1093/joccuh/uiad019","ISSN":"1348-9585","issue":"1","language":"en","license":"https://creativecommons.org/licenses/by/4.0/","page":"uiad019","source":"DOI.org (Crossref)","title":"Psychosocial work conditions and traffic safety among minibus and long-bus drivers","volume":"66","author":[{"family":"Amoadu","given":"Mustapha"},{"family":"Ansah","given":"Edward Wilson"},{"family":"Sarfo","given":"Jacob Owusu"}],"issued":{"date-parts":[["2024",1,4]]}}},{"id":210,"uris":["http://zotero.org/users/local/mEOMQCLR/items/AVD5E5ZW"],"itemData":{"id":210,"type":"article-journal","container-title":"Traffic Safety Research","ISSN":"2004-3082","journalAbbreviation":"Traffic Safety Research","page":"e000068-e000068","title":"Specific road safety issues in low-and middle income countries (LMICs): an overview and some illustrative examples","volume":"8","author":[{"family":"Godthelp","given":"Hans"},{"family":"Ksentini","given":"Ahmed"}],"issued":{"date-parts":[["2024"]]}}}],"schema":"https://github.com/citation-style-language/schema/raw/master/csl-citation.json"} </w:instrText>
      </w:r>
      <w:r w:rsidR="00547448" w:rsidRPr="00A10BB2">
        <w:rPr>
          <w:rFonts w:asciiTheme="majorBidi" w:eastAsia="Arial" w:hAnsiTheme="majorBidi" w:cstheme="majorBidi"/>
          <w:sz w:val="24"/>
          <w:szCs w:val="24"/>
        </w:rPr>
        <w:fldChar w:fldCharType="separate"/>
      </w:r>
      <w:r w:rsidR="00547448" w:rsidRPr="00A10BB2">
        <w:rPr>
          <w:rFonts w:asciiTheme="majorBidi" w:hAnsiTheme="majorBidi" w:cstheme="majorBidi"/>
          <w:sz w:val="24"/>
          <w:szCs w:val="24"/>
        </w:rPr>
        <w:t>(</w:t>
      </w:r>
      <w:proofErr w:type="spellStart"/>
      <w:r w:rsidR="00547448" w:rsidRPr="00A10BB2">
        <w:rPr>
          <w:rFonts w:asciiTheme="majorBidi" w:hAnsiTheme="majorBidi" w:cstheme="majorBidi"/>
          <w:sz w:val="24"/>
          <w:szCs w:val="24"/>
        </w:rPr>
        <w:t>Amoadu</w:t>
      </w:r>
      <w:proofErr w:type="spellEnd"/>
      <w:r w:rsidR="00547448" w:rsidRPr="00A10BB2">
        <w:rPr>
          <w:rFonts w:asciiTheme="majorBidi" w:hAnsiTheme="majorBidi" w:cstheme="majorBidi"/>
          <w:sz w:val="24"/>
          <w:szCs w:val="24"/>
        </w:rPr>
        <w:t xml:space="preserve"> et al., 2024; </w:t>
      </w:r>
      <w:proofErr w:type="spellStart"/>
      <w:r w:rsidR="00547448" w:rsidRPr="00A10BB2">
        <w:rPr>
          <w:rFonts w:asciiTheme="majorBidi" w:hAnsiTheme="majorBidi" w:cstheme="majorBidi"/>
          <w:sz w:val="24"/>
          <w:szCs w:val="24"/>
        </w:rPr>
        <w:t>Godthelp</w:t>
      </w:r>
      <w:proofErr w:type="spellEnd"/>
      <w:r w:rsidR="00547448" w:rsidRPr="00A10BB2">
        <w:rPr>
          <w:rFonts w:asciiTheme="majorBidi" w:hAnsiTheme="majorBidi" w:cstheme="majorBidi"/>
          <w:sz w:val="24"/>
          <w:szCs w:val="24"/>
        </w:rPr>
        <w:t xml:space="preserve"> &amp; </w:t>
      </w:r>
      <w:proofErr w:type="spellStart"/>
      <w:r w:rsidR="00547448" w:rsidRPr="00A10BB2">
        <w:rPr>
          <w:rFonts w:asciiTheme="majorBidi" w:hAnsiTheme="majorBidi" w:cstheme="majorBidi"/>
          <w:sz w:val="24"/>
          <w:szCs w:val="24"/>
        </w:rPr>
        <w:t>Ksentini</w:t>
      </w:r>
      <w:proofErr w:type="spellEnd"/>
      <w:r w:rsidR="00547448" w:rsidRPr="00A10BB2">
        <w:rPr>
          <w:rFonts w:asciiTheme="majorBidi" w:hAnsiTheme="majorBidi" w:cstheme="majorBidi"/>
          <w:sz w:val="24"/>
          <w:szCs w:val="24"/>
        </w:rPr>
        <w:t>, 2024)</w:t>
      </w:r>
      <w:r w:rsidR="00547448" w:rsidRPr="00A10BB2">
        <w:rPr>
          <w:rFonts w:asciiTheme="majorBidi" w:eastAsia="Arial" w:hAnsiTheme="majorBidi" w:cstheme="majorBidi"/>
          <w:sz w:val="24"/>
          <w:szCs w:val="24"/>
        </w:rPr>
        <w:fldChar w:fldCharType="end"/>
      </w:r>
      <w:r w:rsidRPr="00A10BB2">
        <w:rPr>
          <w:rFonts w:asciiTheme="majorBidi" w:eastAsia="Arial" w:hAnsiTheme="majorBidi" w:cstheme="majorBidi"/>
          <w:sz w:val="24"/>
          <w:szCs w:val="24"/>
        </w:rPr>
        <w:t>. Addressing A2.1 therefore requires interventions that go beyond speed camera enforcement to include structural reform of commercial driver incentive systems and stronger regulatory oversight of transport operators.</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Vehicle Condition as a Systemic Co-Factor</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A defining characteristic of the Nigerian accident phenotype profile revealed by this study is the persistent co-occurrence o</w:t>
      </w:r>
      <w:r w:rsidR="00547448" w:rsidRPr="00A10BB2">
        <w:rPr>
          <w:rFonts w:asciiTheme="majorBidi" w:eastAsia="Arial" w:hAnsiTheme="majorBidi" w:cstheme="majorBidi"/>
          <w:sz w:val="24"/>
          <w:szCs w:val="24"/>
        </w:rPr>
        <w:t>f mechanical failure genotypes,</w:t>
      </w:r>
      <w:r w:rsidRPr="00A10BB2">
        <w:rPr>
          <w:rFonts w:asciiTheme="majorBidi" w:eastAsia="Arial" w:hAnsiTheme="majorBidi" w:cstheme="majorBidi"/>
          <w:sz w:val="24"/>
          <w:szCs w:val="24"/>
        </w:rPr>
        <w:t xml:space="preserve"> particularly I1 (Equipment failure, n = 25) and O1 (Inadequat</w:t>
      </w:r>
      <w:r w:rsidR="00547448" w:rsidRPr="00A10BB2">
        <w:rPr>
          <w:rFonts w:asciiTheme="majorBidi" w:eastAsia="Arial" w:hAnsiTheme="majorBidi" w:cstheme="majorBidi"/>
          <w:sz w:val="24"/>
          <w:szCs w:val="24"/>
        </w:rPr>
        <w:t>e vehicle maintenance, n = 24)</w:t>
      </w:r>
      <w:r w:rsidRPr="00A10BB2">
        <w:rPr>
          <w:rFonts w:asciiTheme="majorBidi" w:eastAsia="Arial" w:hAnsiTheme="majorBidi" w:cstheme="majorBidi"/>
          <w:sz w:val="24"/>
          <w:szCs w:val="24"/>
        </w:rPr>
        <w:t xml:space="preserve"> across multiple phenotypes. These genotypes are prominent not only in A5.2, where the O1–I1 chain is the dominant causal pathway with a frequency of 11, but also in A2.1 and A1.3, indicating that brake and vehicle defects contribute to speed-related and no-action crashes as well as to insufficient-force events. This cross-phenotype mechanical failure signal is a distinctive feature of the Nigerian dataset that differentiates it from DREAM-based studies conducted in European contexts, where vehicle maintenance standards are enforced by mandatory periodic inspection regimes. The absence of consistent </w:t>
      </w:r>
      <w:r w:rsidR="00547448" w:rsidRPr="00A10BB2">
        <w:rPr>
          <w:rFonts w:asciiTheme="majorBidi" w:eastAsia="Arial" w:hAnsiTheme="majorBidi" w:cstheme="majorBidi"/>
          <w:sz w:val="24"/>
          <w:szCs w:val="24"/>
        </w:rPr>
        <w:t>routine</w:t>
      </w:r>
      <w:r w:rsidRPr="00A10BB2">
        <w:rPr>
          <w:rFonts w:asciiTheme="majorBidi" w:eastAsia="Arial" w:hAnsiTheme="majorBidi" w:cstheme="majorBidi"/>
          <w:sz w:val="24"/>
          <w:szCs w:val="24"/>
        </w:rPr>
        <w:t xml:space="preserve"> vehicle inspection practice among Nigerian commercial operators, combined with inadequate enforcement of roadworthiness standards, creates a context in which driver behavioral error and mechanical failure interact and amplify each other. These findings provide empirical support for strengthening the </w:t>
      </w:r>
      <w:r w:rsidR="00547448" w:rsidRPr="00A10BB2">
        <w:rPr>
          <w:rFonts w:asciiTheme="majorBidi" w:eastAsia="Arial" w:hAnsiTheme="majorBidi" w:cstheme="majorBidi"/>
          <w:sz w:val="24"/>
          <w:szCs w:val="24"/>
        </w:rPr>
        <w:t>traffic law enforcement officers particularly in road worthiness of vehicles</w:t>
      </w:r>
      <w:r w:rsidR="003C511D" w:rsidRPr="00A10BB2">
        <w:rPr>
          <w:rFonts w:asciiTheme="majorBidi" w:eastAsia="Arial" w:hAnsiTheme="majorBidi" w:cstheme="majorBidi"/>
          <w:sz w:val="24"/>
          <w:szCs w:val="24"/>
        </w:rPr>
        <w:t xml:space="preserve"> and also confirm arguments by </w:t>
      </w:r>
      <w:proofErr w:type="spellStart"/>
      <w:r w:rsidR="003C511D" w:rsidRPr="00A10BB2">
        <w:rPr>
          <w:rFonts w:asciiTheme="majorBidi" w:eastAsia="Arial" w:hAnsiTheme="majorBidi" w:cstheme="majorBidi"/>
          <w:sz w:val="24"/>
          <w:szCs w:val="24"/>
        </w:rPr>
        <w:t>Onwusoronye</w:t>
      </w:r>
      <w:proofErr w:type="spellEnd"/>
      <w:r w:rsidR="003C511D" w:rsidRPr="00A10BB2">
        <w:rPr>
          <w:rFonts w:asciiTheme="majorBidi" w:eastAsia="Arial" w:hAnsiTheme="majorBidi" w:cstheme="majorBidi"/>
          <w:sz w:val="24"/>
          <w:szCs w:val="24"/>
        </w:rPr>
        <w:t xml:space="preserve"> et al. (2025), </w:t>
      </w:r>
      <w:proofErr w:type="spellStart"/>
      <w:r w:rsidR="003C511D" w:rsidRPr="00A10BB2">
        <w:rPr>
          <w:rFonts w:asciiTheme="majorBidi" w:eastAsia="Arial" w:hAnsiTheme="majorBidi" w:cstheme="majorBidi"/>
          <w:sz w:val="24"/>
          <w:szCs w:val="24"/>
        </w:rPr>
        <w:t>Adeleke</w:t>
      </w:r>
      <w:proofErr w:type="spellEnd"/>
      <w:r w:rsidR="003C511D" w:rsidRPr="00A10BB2">
        <w:rPr>
          <w:rFonts w:asciiTheme="majorBidi" w:eastAsia="Arial" w:hAnsiTheme="majorBidi" w:cstheme="majorBidi"/>
          <w:sz w:val="24"/>
          <w:szCs w:val="24"/>
        </w:rPr>
        <w:t xml:space="preserve"> et al. (2020) and </w:t>
      </w:r>
      <w:proofErr w:type="spellStart"/>
      <w:r w:rsidR="003C511D" w:rsidRPr="00A10BB2">
        <w:rPr>
          <w:rFonts w:asciiTheme="majorBidi" w:eastAsia="Arial" w:hAnsiTheme="majorBidi" w:cstheme="majorBidi"/>
          <w:sz w:val="24"/>
          <w:szCs w:val="24"/>
        </w:rPr>
        <w:t>Naallah</w:t>
      </w:r>
      <w:proofErr w:type="spellEnd"/>
      <w:r w:rsidR="003C511D" w:rsidRPr="00A10BB2">
        <w:rPr>
          <w:rFonts w:asciiTheme="majorBidi" w:eastAsia="Arial" w:hAnsiTheme="majorBidi" w:cstheme="majorBidi"/>
          <w:sz w:val="24"/>
          <w:szCs w:val="24"/>
        </w:rPr>
        <w:t xml:space="preserve"> et al. (2024) that poor maintenance is a major cause of accident in Nigeria.</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t>Cognitive Misjudgment and Competence Deficits</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 xml:space="preserve">Across all five phenotypes, C2 (Misjudgment of situation) emerged as the most frequently occurring intermediate cognitive genotype (n = 27), indicating that a failure to accurately read and respond to the traffic environment is a common thread connecting speed errors, directional errors, timing failures, and insufficient braking force. C2 was in turn consistently preceded by upstream competence genotypes F5 (Overestimation of skills, n = 13) and F6 (Insufficient skills or knowledge, n = 15), suggesting that cognitive misjudgment is often rooted in a driver competence problem rather than a momentary attentional lapse. This profile has direct implications for the quality and </w:t>
      </w:r>
      <w:r w:rsidR="003C511D" w:rsidRPr="00A10BB2">
        <w:rPr>
          <w:rFonts w:asciiTheme="majorBidi" w:eastAsia="Arial" w:hAnsiTheme="majorBidi" w:cstheme="majorBidi"/>
          <w:sz w:val="24"/>
          <w:szCs w:val="24"/>
        </w:rPr>
        <w:t>rigor</w:t>
      </w:r>
      <w:r w:rsidRPr="00A10BB2">
        <w:rPr>
          <w:rFonts w:asciiTheme="majorBidi" w:eastAsia="Arial" w:hAnsiTheme="majorBidi" w:cstheme="majorBidi"/>
          <w:sz w:val="24"/>
          <w:szCs w:val="24"/>
        </w:rPr>
        <w:t xml:space="preserve"> of driver licensing and training in Nigeria. The current licensing system has been widely criticized for its susceptibility to corruption and its failure to ensure that licensed drivers possess the practical competencies required for safe operation on high-speed intercity roads (</w:t>
      </w:r>
      <w:proofErr w:type="spellStart"/>
      <w:r w:rsidRPr="00A10BB2">
        <w:rPr>
          <w:rFonts w:asciiTheme="majorBidi" w:eastAsia="Arial" w:hAnsiTheme="majorBidi" w:cstheme="majorBidi"/>
          <w:sz w:val="24"/>
          <w:szCs w:val="24"/>
        </w:rPr>
        <w:t>Atubi</w:t>
      </w:r>
      <w:proofErr w:type="spellEnd"/>
      <w:r w:rsidRPr="00A10BB2">
        <w:rPr>
          <w:rFonts w:asciiTheme="majorBidi" w:eastAsia="Arial" w:hAnsiTheme="majorBidi" w:cstheme="majorBidi"/>
          <w:sz w:val="24"/>
          <w:szCs w:val="24"/>
        </w:rPr>
        <w:t>, 2012). The genotype data from this study provide a specific evidence base for curriculum reform in Nigerian driver training, with particular emphasis on hazard perception, situational awareness, and speed-environment calibration.</w:t>
      </w:r>
    </w:p>
    <w:p w:rsidR="00583393" w:rsidRPr="00A10BB2" w:rsidRDefault="00583393" w:rsidP="00A10BB2">
      <w:pPr>
        <w:pStyle w:val="Heading2"/>
        <w:spacing w:before="280"/>
        <w:rPr>
          <w:rFonts w:asciiTheme="majorBidi" w:hAnsiTheme="majorBidi" w:cstheme="majorBidi"/>
          <w:sz w:val="24"/>
          <w:szCs w:val="24"/>
        </w:rPr>
      </w:pPr>
      <w:r w:rsidRPr="00A10BB2">
        <w:rPr>
          <w:rFonts w:asciiTheme="majorBidi" w:hAnsiTheme="majorBidi" w:cstheme="majorBidi"/>
          <w:sz w:val="24"/>
          <w:szCs w:val="24"/>
        </w:rPr>
        <w:lastRenderedPageBreak/>
        <w:t>Vulnerable Road User Risk</w:t>
      </w:r>
    </w:p>
    <w:p w:rsidR="00583393" w:rsidRDefault="00583393" w:rsidP="00A10BB2">
      <w:pPr>
        <w:spacing w:before="120" w:after="120" w:line="240" w:lineRule="auto"/>
        <w:jc w:val="both"/>
        <w:rPr>
          <w:rFonts w:asciiTheme="majorBidi" w:eastAsia="Arial" w:hAnsiTheme="majorBidi" w:cstheme="majorBidi"/>
          <w:sz w:val="24"/>
          <w:szCs w:val="24"/>
        </w:rPr>
      </w:pPr>
      <w:r w:rsidRPr="00A10BB2">
        <w:rPr>
          <w:rFonts w:asciiTheme="majorBidi" w:eastAsia="Arial" w:hAnsiTheme="majorBidi" w:cstheme="majorBidi"/>
          <w:sz w:val="24"/>
          <w:szCs w:val="24"/>
        </w:rPr>
        <w:t xml:space="preserve">The finding that A2.1 and A1.3 together account for the majority of non-motorized collision outcomes in the dataset has significant public health implications. Pedestrians and cyclists are disproportionately exposed to fatal injury in crashes involving speeding vehicles and in crashes where the driver provides no pre-impact response. This vulnerability pattern has been documented in </w:t>
      </w:r>
      <w:r w:rsidR="003C511D" w:rsidRPr="00A10BB2">
        <w:rPr>
          <w:rFonts w:asciiTheme="majorBidi" w:eastAsia="Arial" w:hAnsiTheme="majorBidi" w:cstheme="majorBidi"/>
          <w:sz w:val="24"/>
          <w:szCs w:val="24"/>
        </w:rPr>
        <w:t>LMIC</w:t>
      </w:r>
      <w:r w:rsidRPr="00A10BB2">
        <w:rPr>
          <w:rFonts w:asciiTheme="majorBidi" w:eastAsia="Arial" w:hAnsiTheme="majorBidi" w:cstheme="majorBidi"/>
          <w:sz w:val="24"/>
          <w:szCs w:val="24"/>
        </w:rPr>
        <w:t xml:space="preserve"> road safety literature</w:t>
      </w:r>
      <w:r w:rsidR="003C511D" w:rsidRPr="00A10BB2">
        <w:rPr>
          <w:rFonts w:asciiTheme="majorBidi" w:eastAsia="Arial" w:hAnsiTheme="majorBidi" w:cstheme="majorBidi"/>
          <w:sz w:val="24"/>
          <w:szCs w:val="24"/>
        </w:rPr>
        <w:t xml:space="preserve"> </w:t>
      </w:r>
      <w:r w:rsidR="003C511D" w:rsidRPr="00A10BB2">
        <w:rPr>
          <w:rFonts w:asciiTheme="majorBidi" w:eastAsia="Arial" w:hAnsiTheme="majorBidi" w:cstheme="majorBidi"/>
          <w:sz w:val="24"/>
          <w:szCs w:val="24"/>
        </w:rPr>
        <w:fldChar w:fldCharType="begin"/>
      </w:r>
      <w:r w:rsidR="003C511D" w:rsidRPr="00A10BB2">
        <w:rPr>
          <w:rFonts w:asciiTheme="majorBidi" w:eastAsia="Arial" w:hAnsiTheme="majorBidi" w:cstheme="majorBidi"/>
          <w:sz w:val="24"/>
          <w:szCs w:val="24"/>
        </w:rPr>
        <w:instrText xml:space="preserve"> ADDIN ZOTERO_ITEM CSL_CITATION {"citationID":"Ohps9Qta","properties":{"formattedCitation":"(Berhanu et al., 2023)","plainCitation":"(Berhanu et al., 2023)","noteIndex":0},"citationItems":[{"id":329,"uris":["http://zotero.org/users/local/mEOMQCLR/items/SEXKDANZ"],"itemData":{"id":329,"type":"article-journal","abstract":"Road accidents are a significant negative outcome of transportation systems, causing injuries, fatalities, traffic congestion, and economic losses. As cities expand and the number of vehicles on the road increases, traffic accidents (TAs) have become a significant problem. Studies have shown that urban development plays a more significant role in transportation safety than previously thought. Low-income countries have higher fatality rates than high-income countries, according to the Permanent International Association of Road Congress (PIARC) and the World Health Organization (WHO). Predicting and preventing the occurrence of accidents and congestion is necessary worldwide, especially in developing countries where fatality rates are higher. The objective of this study is to examine and make a comparative analysis in low-income and high-income countries of the existing literature on the global challenge of car accidents and use its prediction techniques to enhance road safety and reduce traffic congestion. The study evaluates various approaches such as logistic regression, decision tree, random forest, deep neural network, support vector machine, random forest, K-nearest neighbors, Naïve Bayes, empirical Bayes, geospatial analysis methods, and UIMA, NSGA-II, and MOPS algorithms. The research identifies current challenges, prevention ideas, and future directions for preventing accidents and congestion on the road network. Integrating GIS-based spatial statistical methods and temporal data and utilizing advanced optimization algorithms and machine learning methods can result in accurate prediction models that can help identify accident hotspots and reduce congestions and enhance traffic safety and mitigate their occurrence. Effectively preventing urban traffic congestion requires the integration of spatial data into precise accident prediction models. By employing spatial analysis, road safety planning can be enhanced, high-risk areas can be identified, interventions can be evaluated, and resources can be optimally allocated to facilitate effective road safety measures and decision-making, especially in settings with limited resources. Therefore, it is crucial to consider ML and spatial analysis techniques and advanced optimization algorithms to enhance traffic flow control, in road safety research and transport planning efforts.","container-title":"Journal of Advanced Transportation","DOI":"10.1155/2023/6643412","ISSN":"2042-3195, 0197-6729","journalAbbreviation":"Journal of Advanced Transportation","language":"en","license":"https://creativecommons.org/licenses/by/4.0/","page":"1-18","source":"DOI.org (Crossref)","title":"Examining Car Accident Prediction Techniques and Road Traffic Congestion: A Comparative Analysis of Road Safety and Prevention of World Challenges in Low-Income and High-Income Countries","title-short":"Examining Car Accident Prediction Techniques and Road Traffic Congestion","volume":"2023","author":[{"family":"Berhanu","given":"Yetay"},{"family":"Alemayehu","given":"Esayas"},{"family":"Schröder","given":"Dietrich"}],"editor":[{"family":"Campisi","given":"Tiziana"}],"issued":{"date-parts":[["2023",7,25]]}}}],"schema":"https://github.com/citation-style-language/schema/raw/master/csl-citation.json"} </w:instrText>
      </w:r>
      <w:r w:rsidR="003C511D" w:rsidRPr="00A10BB2">
        <w:rPr>
          <w:rFonts w:asciiTheme="majorBidi" w:eastAsia="Arial" w:hAnsiTheme="majorBidi" w:cstheme="majorBidi"/>
          <w:sz w:val="24"/>
          <w:szCs w:val="24"/>
        </w:rPr>
        <w:fldChar w:fldCharType="separate"/>
      </w:r>
      <w:r w:rsidR="003C511D" w:rsidRPr="00A10BB2">
        <w:rPr>
          <w:rFonts w:asciiTheme="majorBidi" w:hAnsiTheme="majorBidi" w:cstheme="majorBidi"/>
          <w:sz w:val="24"/>
          <w:szCs w:val="24"/>
        </w:rPr>
        <w:t>(</w:t>
      </w:r>
      <w:proofErr w:type="spellStart"/>
      <w:r w:rsidR="003C511D" w:rsidRPr="00A10BB2">
        <w:rPr>
          <w:rFonts w:asciiTheme="majorBidi" w:hAnsiTheme="majorBidi" w:cstheme="majorBidi"/>
          <w:sz w:val="24"/>
          <w:szCs w:val="24"/>
        </w:rPr>
        <w:t>Berhanu</w:t>
      </w:r>
      <w:proofErr w:type="spellEnd"/>
      <w:r w:rsidR="003C511D" w:rsidRPr="00A10BB2">
        <w:rPr>
          <w:rFonts w:asciiTheme="majorBidi" w:hAnsiTheme="majorBidi" w:cstheme="majorBidi"/>
          <w:sz w:val="24"/>
          <w:szCs w:val="24"/>
        </w:rPr>
        <w:t xml:space="preserve"> et al., 2023)</w:t>
      </w:r>
      <w:r w:rsidR="003C511D" w:rsidRPr="00A10BB2">
        <w:rPr>
          <w:rFonts w:asciiTheme="majorBidi" w:eastAsia="Arial" w:hAnsiTheme="majorBidi" w:cstheme="majorBidi"/>
          <w:sz w:val="24"/>
          <w:szCs w:val="24"/>
        </w:rPr>
        <w:fldChar w:fldCharType="end"/>
      </w:r>
      <w:r w:rsidRPr="00A10BB2">
        <w:rPr>
          <w:rFonts w:asciiTheme="majorBidi" w:eastAsia="Arial" w:hAnsiTheme="majorBidi" w:cstheme="majorBidi"/>
          <w:sz w:val="24"/>
          <w:szCs w:val="24"/>
        </w:rPr>
        <w:t>, but the DREAM phenotype classification adds analytical specificity by identifying which driver behavioral failure modes are most directly implicated. The A1.3 no-action profi</w:t>
      </w:r>
      <w:r w:rsidR="003C511D" w:rsidRPr="00A10BB2">
        <w:rPr>
          <w:rFonts w:asciiTheme="majorBidi" w:eastAsia="Arial" w:hAnsiTheme="majorBidi" w:cstheme="majorBidi"/>
          <w:sz w:val="24"/>
          <w:szCs w:val="24"/>
        </w:rPr>
        <w:t xml:space="preserve">le in particular, </w:t>
      </w:r>
      <w:r w:rsidRPr="00A10BB2">
        <w:rPr>
          <w:rFonts w:asciiTheme="majorBidi" w:eastAsia="Arial" w:hAnsiTheme="majorBidi" w:cstheme="majorBidi"/>
          <w:sz w:val="24"/>
          <w:szCs w:val="24"/>
        </w:rPr>
        <w:t>with its combination of inattention, substance influence, a</w:t>
      </w:r>
      <w:r w:rsidR="003C511D" w:rsidRPr="00A10BB2">
        <w:rPr>
          <w:rFonts w:asciiTheme="majorBidi" w:eastAsia="Arial" w:hAnsiTheme="majorBidi" w:cstheme="majorBidi"/>
          <w:sz w:val="24"/>
          <w:szCs w:val="24"/>
        </w:rPr>
        <w:t>nd mechanical failure pathways,</w:t>
      </w:r>
      <w:r w:rsidRPr="00A10BB2">
        <w:rPr>
          <w:rFonts w:asciiTheme="majorBidi" w:eastAsia="Arial" w:hAnsiTheme="majorBidi" w:cstheme="majorBidi"/>
          <w:sz w:val="24"/>
          <w:szCs w:val="24"/>
        </w:rPr>
        <w:t xml:space="preserve"> suggests that interventions targeting driver impairment and distraction on roads with high pedestrian exposure could yield significant reductions in vulnerable road user fatalities.</w:t>
      </w:r>
    </w:p>
    <w:p w:rsidR="00A10BB2" w:rsidRPr="00A10BB2" w:rsidRDefault="00A10BB2" w:rsidP="00A10BB2">
      <w:pPr>
        <w:spacing w:before="120" w:after="120" w:line="240" w:lineRule="auto"/>
        <w:jc w:val="both"/>
        <w:rPr>
          <w:rFonts w:asciiTheme="majorBidi" w:hAnsiTheme="majorBidi" w:cstheme="majorBidi"/>
          <w:sz w:val="24"/>
          <w:szCs w:val="24"/>
        </w:rPr>
      </w:pPr>
    </w:p>
    <w:p w:rsidR="00583393" w:rsidRPr="00A10BB2" w:rsidRDefault="00A10BB2" w:rsidP="00A10BB2">
      <w:pPr>
        <w:pStyle w:val="Heading1"/>
        <w:rPr>
          <w:rFonts w:asciiTheme="majorBidi" w:hAnsiTheme="majorBidi" w:cstheme="majorBidi"/>
          <w:sz w:val="28"/>
          <w:szCs w:val="28"/>
        </w:rPr>
      </w:pPr>
      <w:r w:rsidRPr="00A10BB2">
        <w:rPr>
          <w:rFonts w:asciiTheme="majorBidi" w:hAnsiTheme="majorBidi" w:cstheme="majorBidi"/>
          <w:sz w:val="28"/>
          <w:szCs w:val="28"/>
        </w:rPr>
        <w:t>CONCLUSION</w:t>
      </w:r>
    </w:p>
    <w:p w:rsidR="00583393" w:rsidRPr="00A10BB2" w:rsidRDefault="00583393" w:rsidP="00A10BB2">
      <w:pPr>
        <w:spacing w:before="120" w:after="120" w:line="240" w:lineRule="auto"/>
        <w:jc w:val="both"/>
        <w:rPr>
          <w:rFonts w:asciiTheme="majorBidi" w:hAnsiTheme="majorBidi" w:cstheme="majorBidi"/>
          <w:sz w:val="24"/>
          <w:szCs w:val="24"/>
        </w:rPr>
      </w:pPr>
      <w:r w:rsidRPr="00A10BB2">
        <w:rPr>
          <w:rFonts w:asciiTheme="majorBidi" w:eastAsia="Arial" w:hAnsiTheme="majorBidi" w:cstheme="majorBidi"/>
          <w:sz w:val="24"/>
          <w:szCs w:val="24"/>
        </w:rPr>
        <w:t>This study presents the first application of the Driver Reliability and Error Analysis Method (DREAM) to a national Nigerian road traffic accident dataset derived from newspaper records, and in doing so provides a structured, evidence-based classification of the dominant driver behavioral failure patterns underlying road crashes in Nigeria. Five accid</w:t>
      </w:r>
      <w:r w:rsidR="003C511D" w:rsidRPr="00A10BB2">
        <w:rPr>
          <w:rFonts w:asciiTheme="majorBidi" w:eastAsia="Arial" w:hAnsiTheme="majorBidi" w:cstheme="majorBidi"/>
          <w:sz w:val="24"/>
          <w:szCs w:val="24"/>
        </w:rPr>
        <w:t>ent phenotypes were identified;</w:t>
      </w:r>
      <w:r w:rsidRPr="00A10BB2">
        <w:rPr>
          <w:rFonts w:asciiTheme="majorBidi" w:eastAsia="Arial" w:hAnsiTheme="majorBidi" w:cstheme="majorBidi"/>
          <w:sz w:val="24"/>
          <w:szCs w:val="24"/>
        </w:rPr>
        <w:t xml:space="preserve"> A1.2 (Too Late Action), A1.3 (No Action), A2.1 (Too High Speed), A4.1 (Wrong Direction),</w:t>
      </w:r>
      <w:r w:rsidR="003C511D" w:rsidRPr="00A10BB2">
        <w:rPr>
          <w:rFonts w:asciiTheme="majorBidi" w:eastAsia="Arial" w:hAnsiTheme="majorBidi" w:cstheme="majorBidi"/>
          <w:sz w:val="24"/>
          <w:szCs w:val="24"/>
        </w:rPr>
        <w:t xml:space="preserve"> and A5.2 (Insufficient Force),</w:t>
      </w:r>
      <w:r w:rsidRPr="00A10BB2">
        <w:rPr>
          <w:rFonts w:asciiTheme="majorBidi" w:eastAsia="Arial" w:hAnsiTheme="majorBidi" w:cstheme="majorBidi"/>
          <w:sz w:val="24"/>
          <w:szCs w:val="24"/>
        </w:rPr>
        <w:t xml:space="preserve"> with A2.1 emerging as the most prevalent, accounting for 41.5% of coded accidents. Cumulative DREAM chart analysis revealed that these phenotypes are causally underpinned by a convergent set of genotypes, most notably habitual rule-stretching (F4), cognitive misjudgment of situation (C2), equipment failure (I1), and inadequate vehicle maintenance (O1), which recur across multiple phenotype categories and point to systemic rather than isolated behavioral risk factors.</w:t>
      </w:r>
    </w:p>
    <w:p w:rsidR="00855D40" w:rsidRDefault="00583393" w:rsidP="00A10BB2">
      <w:pPr>
        <w:spacing w:before="120" w:after="120" w:line="240" w:lineRule="auto"/>
        <w:jc w:val="both"/>
        <w:rPr>
          <w:rFonts w:asciiTheme="majorBidi" w:eastAsia="Arial" w:hAnsiTheme="majorBidi" w:cstheme="majorBidi"/>
          <w:sz w:val="24"/>
          <w:szCs w:val="24"/>
        </w:rPr>
      </w:pPr>
      <w:r w:rsidRPr="00A10BB2">
        <w:rPr>
          <w:rFonts w:asciiTheme="majorBidi" w:eastAsia="Arial" w:hAnsiTheme="majorBidi" w:cstheme="majorBidi"/>
          <w:sz w:val="24"/>
          <w:szCs w:val="24"/>
        </w:rPr>
        <w:t>The genotype-phenotype mapping produced by this study moves Nigerian road safety analysis beyond descriptive crash statistics toward a mechanistic understanding of why crashes occur and through what causal pathways driver failure is realized. The findings have direct implications for road safety policy: interventions targeting speed enforcement, commercial driver incentive reform, mandatory vehicle roadworthiness inspection, and driver competence training are all supported by the genotype evidence and should be prioritized by the Federal Road Safety Corps and relevant state traffic authorities. The identification of A2.1 and A1.3 as the phenotypes most associated with non-motorized collision counterparts further underscores the need for specific protective measures for pedestrians and cyclists on Nigerian roads.</w:t>
      </w:r>
    </w:p>
    <w:p w:rsidR="00A10BB2" w:rsidRPr="00A10BB2" w:rsidRDefault="00A10BB2" w:rsidP="00A10BB2">
      <w:pPr>
        <w:spacing w:before="120" w:after="120" w:line="240" w:lineRule="auto"/>
        <w:jc w:val="both"/>
        <w:rPr>
          <w:rFonts w:asciiTheme="majorBidi" w:hAnsiTheme="majorBidi" w:cstheme="majorBidi"/>
          <w:sz w:val="24"/>
          <w:szCs w:val="24"/>
        </w:rPr>
      </w:pPr>
    </w:p>
    <w:p w:rsidR="00EE0FB7" w:rsidRPr="00A10BB2" w:rsidRDefault="00A10BB2" w:rsidP="00A10BB2">
      <w:pPr>
        <w:spacing w:line="240" w:lineRule="auto"/>
        <w:jc w:val="both"/>
        <w:rPr>
          <w:rFonts w:asciiTheme="majorBidi" w:eastAsia="Times New Roman" w:hAnsiTheme="majorBidi" w:cstheme="majorBidi"/>
          <w:b/>
          <w:bCs/>
          <w:sz w:val="28"/>
          <w:szCs w:val="28"/>
        </w:rPr>
      </w:pPr>
      <w:r w:rsidRPr="00A10BB2">
        <w:rPr>
          <w:rFonts w:asciiTheme="majorBidi" w:eastAsia="Times New Roman" w:hAnsiTheme="majorBidi" w:cstheme="majorBidi"/>
          <w:b/>
          <w:bCs/>
          <w:sz w:val="28"/>
          <w:szCs w:val="28"/>
        </w:rPr>
        <w:t>REFERENCES</w:t>
      </w:r>
    </w:p>
    <w:p w:rsidR="003C511D" w:rsidRPr="00A10BB2" w:rsidRDefault="00EE0FB7" w:rsidP="00A10BB2">
      <w:pPr>
        <w:pStyle w:val="Bibliography"/>
        <w:spacing w:line="240" w:lineRule="auto"/>
        <w:rPr>
          <w:rFonts w:asciiTheme="majorBidi" w:hAnsiTheme="majorBidi" w:cstheme="majorBidi"/>
          <w:sz w:val="24"/>
          <w:szCs w:val="24"/>
        </w:rPr>
      </w:pPr>
      <w:r w:rsidRPr="00A10BB2">
        <w:rPr>
          <w:rFonts w:asciiTheme="majorBidi" w:hAnsiTheme="majorBidi" w:cstheme="majorBidi"/>
          <w:sz w:val="24"/>
          <w:szCs w:val="24"/>
        </w:rPr>
        <w:fldChar w:fldCharType="begin"/>
      </w:r>
      <w:r w:rsidRPr="00A10BB2">
        <w:rPr>
          <w:rFonts w:asciiTheme="majorBidi" w:hAnsiTheme="majorBidi" w:cstheme="majorBidi"/>
          <w:sz w:val="24"/>
          <w:szCs w:val="24"/>
        </w:rPr>
        <w:instrText xml:space="preserve"> ADDIN ZOTERO_BIBL {"uncited":[],"omitted":[],"custom":[]} CSL_BIBLIOGRAPHY </w:instrText>
      </w:r>
      <w:r w:rsidRPr="00A10BB2">
        <w:rPr>
          <w:rFonts w:asciiTheme="majorBidi" w:hAnsiTheme="majorBidi" w:cstheme="majorBidi"/>
          <w:sz w:val="24"/>
          <w:szCs w:val="24"/>
        </w:rPr>
        <w:fldChar w:fldCharType="separate"/>
      </w:r>
      <w:proofErr w:type="spellStart"/>
      <w:r w:rsidR="003C511D" w:rsidRPr="00A10BB2">
        <w:rPr>
          <w:rFonts w:asciiTheme="majorBidi" w:hAnsiTheme="majorBidi" w:cstheme="majorBidi"/>
          <w:sz w:val="24"/>
          <w:szCs w:val="24"/>
        </w:rPr>
        <w:t>Adeleke</w:t>
      </w:r>
      <w:proofErr w:type="spellEnd"/>
      <w:r w:rsidR="003C511D" w:rsidRPr="00A10BB2">
        <w:rPr>
          <w:rFonts w:asciiTheme="majorBidi" w:hAnsiTheme="majorBidi" w:cstheme="majorBidi"/>
          <w:sz w:val="24"/>
          <w:szCs w:val="24"/>
        </w:rPr>
        <w:t xml:space="preserve">, R., </w:t>
      </w:r>
      <w:proofErr w:type="spellStart"/>
      <w:r w:rsidR="003C511D" w:rsidRPr="00A10BB2">
        <w:rPr>
          <w:rFonts w:asciiTheme="majorBidi" w:hAnsiTheme="majorBidi" w:cstheme="majorBidi"/>
          <w:sz w:val="24"/>
          <w:szCs w:val="24"/>
        </w:rPr>
        <w:t>Osayomi</w:t>
      </w:r>
      <w:proofErr w:type="spellEnd"/>
      <w:r w:rsidR="003C511D" w:rsidRPr="00A10BB2">
        <w:rPr>
          <w:rFonts w:asciiTheme="majorBidi" w:hAnsiTheme="majorBidi" w:cstheme="majorBidi"/>
          <w:sz w:val="24"/>
          <w:szCs w:val="24"/>
        </w:rPr>
        <w:t xml:space="preserve">, T., &amp; </w:t>
      </w:r>
      <w:proofErr w:type="spellStart"/>
      <w:r w:rsidR="003C511D" w:rsidRPr="00A10BB2">
        <w:rPr>
          <w:rFonts w:asciiTheme="majorBidi" w:hAnsiTheme="majorBidi" w:cstheme="majorBidi"/>
          <w:sz w:val="24"/>
          <w:szCs w:val="24"/>
        </w:rPr>
        <w:t>Iyanda</w:t>
      </w:r>
      <w:proofErr w:type="spellEnd"/>
      <w:r w:rsidR="003C511D" w:rsidRPr="00A10BB2">
        <w:rPr>
          <w:rFonts w:asciiTheme="majorBidi" w:hAnsiTheme="majorBidi" w:cstheme="majorBidi"/>
          <w:sz w:val="24"/>
          <w:szCs w:val="24"/>
        </w:rPr>
        <w:t xml:space="preserve">, A. E. (2021). Geographical patterns and effects of human and mechanical factors on road traffic crashes in Nigeria. </w:t>
      </w:r>
      <w:r w:rsidR="003C511D" w:rsidRPr="00A10BB2">
        <w:rPr>
          <w:rFonts w:asciiTheme="majorBidi" w:hAnsiTheme="majorBidi" w:cstheme="majorBidi"/>
          <w:i/>
          <w:iCs/>
          <w:sz w:val="24"/>
          <w:szCs w:val="24"/>
        </w:rPr>
        <w:t>International Journal of Injury Control and Safety Promotion</w:t>
      </w:r>
      <w:r w:rsidR="003C511D" w:rsidRPr="00A10BB2">
        <w:rPr>
          <w:rFonts w:asciiTheme="majorBidi" w:hAnsiTheme="majorBidi" w:cstheme="majorBidi"/>
          <w:sz w:val="24"/>
          <w:szCs w:val="24"/>
        </w:rPr>
        <w:t xml:space="preserve">, </w:t>
      </w:r>
      <w:r w:rsidR="003C511D" w:rsidRPr="00A10BB2">
        <w:rPr>
          <w:rFonts w:asciiTheme="majorBidi" w:hAnsiTheme="majorBidi" w:cstheme="majorBidi"/>
          <w:i/>
          <w:iCs/>
          <w:sz w:val="24"/>
          <w:szCs w:val="24"/>
        </w:rPr>
        <w:t>28</w:t>
      </w:r>
      <w:r w:rsidR="003C511D" w:rsidRPr="00A10BB2">
        <w:rPr>
          <w:rFonts w:asciiTheme="majorBidi" w:hAnsiTheme="majorBidi" w:cstheme="majorBidi"/>
          <w:sz w:val="24"/>
          <w:szCs w:val="24"/>
        </w:rPr>
        <w:t>(1), 3–15. https://doi.org/10.1080/17457300.2020.1823996</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Adeoye</w:t>
      </w:r>
      <w:proofErr w:type="spellEnd"/>
      <w:r w:rsidRPr="00A10BB2">
        <w:rPr>
          <w:rFonts w:asciiTheme="majorBidi" w:hAnsiTheme="majorBidi" w:cstheme="majorBidi"/>
          <w:sz w:val="24"/>
          <w:szCs w:val="24"/>
        </w:rPr>
        <w:t xml:space="preserve">, P. O., </w:t>
      </w:r>
      <w:proofErr w:type="spellStart"/>
      <w:r w:rsidRPr="00A10BB2">
        <w:rPr>
          <w:rFonts w:asciiTheme="majorBidi" w:hAnsiTheme="majorBidi" w:cstheme="majorBidi"/>
          <w:sz w:val="24"/>
          <w:szCs w:val="24"/>
        </w:rPr>
        <w:t>Kadri</w:t>
      </w:r>
      <w:proofErr w:type="spellEnd"/>
      <w:r w:rsidRPr="00A10BB2">
        <w:rPr>
          <w:rFonts w:asciiTheme="majorBidi" w:hAnsiTheme="majorBidi" w:cstheme="majorBidi"/>
          <w:sz w:val="24"/>
          <w:szCs w:val="24"/>
        </w:rPr>
        <w:t xml:space="preserve">, D. M., Bello, J. O., Pascal, C. K., </w:t>
      </w:r>
      <w:proofErr w:type="spellStart"/>
      <w:r w:rsidRPr="00A10BB2">
        <w:rPr>
          <w:rFonts w:asciiTheme="majorBidi" w:hAnsiTheme="majorBidi" w:cstheme="majorBidi"/>
          <w:sz w:val="24"/>
          <w:szCs w:val="24"/>
        </w:rPr>
        <w:t>Abdur</w:t>
      </w:r>
      <w:proofErr w:type="spellEnd"/>
      <w:r w:rsidRPr="00A10BB2">
        <w:rPr>
          <w:rFonts w:asciiTheme="majorBidi" w:hAnsiTheme="majorBidi" w:cstheme="majorBidi"/>
          <w:sz w:val="24"/>
          <w:szCs w:val="24"/>
        </w:rPr>
        <w:t xml:space="preserve">-Rahman, L. O., </w:t>
      </w:r>
      <w:proofErr w:type="spellStart"/>
      <w:r w:rsidRPr="00A10BB2">
        <w:rPr>
          <w:rFonts w:asciiTheme="majorBidi" w:hAnsiTheme="majorBidi" w:cstheme="majorBidi"/>
          <w:sz w:val="24"/>
          <w:szCs w:val="24"/>
        </w:rPr>
        <w:t>Adekanye</w:t>
      </w:r>
      <w:proofErr w:type="spellEnd"/>
      <w:r w:rsidRPr="00A10BB2">
        <w:rPr>
          <w:rFonts w:asciiTheme="majorBidi" w:hAnsiTheme="majorBidi" w:cstheme="majorBidi"/>
          <w:sz w:val="24"/>
          <w:szCs w:val="24"/>
        </w:rPr>
        <w:t xml:space="preserve">, A. O., &amp; </w:t>
      </w:r>
      <w:proofErr w:type="spellStart"/>
      <w:r w:rsidRPr="00A10BB2">
        <w:rPr>
          <w:rFonts w:asciiTheme="majorBidi" w:hAnsiTheme="majorBidi" w:cstheme="majorBidi"/>
          <w:sz w:val="24"/>
          <w:szCs w:val="24"/>
        </w:rPr>
        <w:t>Solagberu</w:t>
      </w:r>
      <w:proofErr w:type="spellEnd"/>
      <w:r w:rsidRPr="00A10BB2">
        <w:rPr>
          <w:rFonts w:asciiTheme="majorBidi" w:hAnsiTheme="majorBidi" w:cstheme="majorBidi"/>
          <w:sz w:val="24"/>
          <w:szCs w:val="24"/>
        </w:rPr>
        <w:t xml:space="preserve">, B. A. (2014). Host, vehicular and environmental factors responsible for road traffic crashes in a </w:t>
      </w:r>
      <w:proofErr w:type="spellStart"/>
      <w:proofErr w:type="gramStart"/>
      <w:r w:rsidRPr="00A10BB2">
        <w:rPr>
          <w:rFonts w:asciiTheme="majorBidi" w:hAnsiTheme="majorBidi" w:cstheme="majorBidi"/>
          <w:sz w:val="24"/>
          <w:szCs w:val="24"/>
        </w:rPr>
        <w:t>nigerian</w:t>
      </w:r>
      <w:proofErr w:type="spellEnd"/>
      <w:proofErr w:type="gramEnd"/>
      <w:r w:rsidRPr="00A10BB2">
        <w:rPr>
          <w:rFonts w:asciiTheme="majorBidi" w:hAnsiTheme="majorBidi" w:cstheme="majorBidi"/>
          <w:sz w:val="24"/>
          <w:szCs w:val="24"/>
        </w:rPr>
        <w:t xml:space="preserve"> city: Identifiable issues for road traffic injury control. </w:t>
      </w:r>
      <w:r w:rsidRPr="00A10BB2">
        <w:rPr>
          <w:rFonts w:asciiTheme="majorBidi" w:hAnsiTheme="majorBidi" w:cstheme="majorBidi"/>
          <w:i/>
          <w:iCs/>
          <w:sz w:val="24"/>
          <w:szCs w:val="24"/>
        </w:rPr>
        <w:t>Pan African Medical Journal</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19</w:t>
      </w:r>
      <w:r w:rsidRPr="00A10BB2">
        <w:rPr>
          <w:rFonts w:asciiTheme="majorBidi" w:hAnsiTheme="majorBidi" w:cstheme="majorBidi"/>
          <w:sz w:val="24"/>
          <w:szCs w:val="24"/>
        </w:rPr>
        <w:t>. https://doi.org/10.11604/pamj.2014.19.159.5017</w:t>
      </w:r>
    </w:p>
    <w:p w:rsidR="003C511D" w:rsidRPr="00A10BB2" w:rsidRDefault="003C511D" w:rsidP="00A10BB2">
      <w:pPr>
        <w:pStyle w:val="Bibliography"/>
        <w:spacing w:line="240" w:lineRule="auto"/>
        <w:rPr>
          <w:rFonts w:asciiTheme="majorBidi" w:hAnsiTheme="majorBidi" w:cstheme="majorBidi"/>
          <w:sz w:val="24"/>
          <w:szCs w:val="24"/>
        </w:rPr>
      </w:pPr>
      <w:r w:rsidRPr="00A10BB2">
        <w:rPr>
          <w:rFonts w:asciiTheme="majorBidi" w:hAnsiTheme="majorBidi" w:cstheme="majorBidi"/>
          <w:sz w:val="24"/>
          <w:szCs w:val="24"/>
        </w:rPr>
        <w:t xml:space="preserve">Ahmed, S. K., Mohammed, M. G., </w:t>
      </w:r>
      <w:proofErr w:type="spellStart"/>
      <w:r w:rsidRPr="00A10BB2">
        <w:rPr>
          <w:rFonts w:asciiTheme="majorBidi" w:hAnsiTheme="majorBidi" w:cstheme="majorBidi"/>
          <w:sz w:val="24"/>
          <w:szCs w:val="24"/>
        </w:rPr>
        <w:t>Abdulqadir</w:t>
      </w:r>
      <w:proofErr w:type="spellEnd"/>
      <w:r w:rsidRPr="00A10BB2">
        <w:rPr>
          <w:rFonts w:asciiTheme="majorBidi" w:hAnsiTheme="majorBidi" w:cstheme="majorBidi"/>
          <w:sz w:val="24"/>
          <w:szCs w:val="24"/>
        </w:rPr>
        <w:t xml:space="preserve">, S. O., El‐Kader, R. G. A., El‐Shall, N. A., </w:t>
      </w:r>
      <w:proofErr w:type="spellStart"/>
      <w:r w:rsidRPr="00A10BB2">
        <w:rPr>
          <w:rFonts w:asciiTheme="majorBidi" w:hAnsiTheme="majorBidi" w:cstheme="majorBidi"/>
          <w:sz w:val="24"/>
          <w:szCs w:val="24"/>
        </w:rPr>
        <w:t>Chandran</w:t>
      </w:r>
      <w:proofErr w:type="spellEnd"/>
      <w:r w:rsidRPr="00A10BB2">
        <w:rPr>
          <w:rFonts w:asciiTheme="majorBidi" w:hAnsiTheme="majorBidi" w:cstheme="majorBidi"/>
          <w:sz w:val="24"/>
          <w:szCs w:val="24"/>
        </w:rPr>
        <w:t xml:space="preserve">, D., </w:t>
      </w:r>
      <w:proofErr w:type="spellStart"/>
      <w:r w:rsidRPr="00A10BB2">
        <w:rPr>
          <w:rFonts w:asciiTheme="majorBidi" w:hAnsiTheme="majorBidi" w:cstheme="majorBidi"/>
          <w:sz w:val="24"/>
          <w:szCs w:val="24"/>
        </w:rPr>
        <w:t>Rehman</w:t>
      </w:r>
      <w:proofErr w:type="spellEnd"/>
      <w:r w:rsidRPr="00A10BB2">
        <w:rPr>
          <w:rFonts w:asciiTheme="majorBidi" w:hAnsiTheme="majorBidi" w:cstheme="majorBidi"/>
          <w:sz w:val="24"/>
          <w:szCs w:val="24"/>
        </w:rPr>
        <w:t xml:space="preserve">, M. E. U., &amp; </w:t>
      </w:r>
      <w:proofErr w:type="spellStart"/>
      <w:r w:rsidRPr="00A10BB2">
        <w:rPr>
          <w:rFonts w:asciiTheme="majorBidi" w:hAnsiTheme="majorBidi" w:cstheme="majorBidi"/>
          <w:sz w:val="24"/>
          <w:szCs w:val="24"/>
        </w:rPr>
        <w:t>Dhama</w:t>
      </w:r>
      <w:proofErr w:type="spellEnd"/>
      <w:r w:rsidRPr="00A10BB2">
        <w:rPr>
          <w:rFonts w:asciiTheme="majorBidi" w:hAnsiTheme="majorBidi" w:cstheme="majorBidi"/>
          <w:sz w:val="24"/>
          <w:szCs w:val="24"/>
        </w:rPr>
        <w:t xml:space="preserve">, K. (2023). Road traffic accidental injuries and deaths: A neglected global health issue. </w:t>
      </w:r>
      <w:r w:rsidRPr="00A10BB2">
        <w:rPr>
          <w:rFonts w:asciiTheme="majorBidi" w:hAnsiTheme="majorBidi" w:cstheme="majorBidi"/>
          <w:i/>
          <w:iCs/>
          <w:sz w:val="24"/>
          <w:szCs w:val="24"/>
        </w:rPr>
        <w:t>Health Science Reports</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6</w:t>
      </w:r>
      <w:r w:rsidRPr="00A10BB2">
        <w:rPr>
          <w:rFonts w:asciiTheme="majorBidi" w:hAnsiTheme="majorBidi" w:cstheme="majorBidi"/>
          <w:sz w:val="24"/>
          <w:szCs w:val="24"/>
        </w:rPr>
        <w:t>(5), e1240. https://doi.org/10.1002/hsr2.1240</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Akanbi</w:t>
      </w:r>
      <w:proofErr w:type="spellEnd"/>
      <w:r w:rsidRPr="00A10BB2">
        <w:rPr>
          <w:rFonts w:asciiTheme="majorBidi" w:hAnsiTheme="majorBidi" w:cstheme="majorBidi"/>
          <w:sz w:val="24"/>
          <w:szCs w:val="24"/>
        </w:rPr>
        <w:t>, O. G., Charles‐</w:t>
      </w:r>
      <w:proofErr w:type="spellStart"/>
      <w:r w:rsidRPr="00A10BB2">
        <w:rPr>
          <w:rFonts w:asciiTheme="majorBidi" w:hAnsiTheme="majorBidi" w:cstheme="majorBidi"/>
          <w:sz w:val="24"/>
          <w:szCs w:val="24"/>
        </w:rPr>
        <w:t>Owaba</w:t>
      </w:r>
      <w:proofErr w:type="spellEnd"/>
      <w:r w:rsidRPr="00A10BB2">
        <w:rPr>
          <w:rFonts w:asciiTheme="majorBidi" w:hAnsiTheme="majorBidi" w:cstheme="majorBidi"/>
          <w:sz w:val="24"/>
          <w:szCs w:val="24"/>
        </w:rPr>
        <w:t xml:space="preserve">, O. E., &amp; </w:t>
      </w:r>
      <w:proofErr w:type="spellStart"/>
      <w:r w:rsidRPr="00A10BB2">
        <w:rPr>
          <w:rFonts w:asciiTheme="majorBidi" w:hAnsiTheme="majorBidi" w:cstheme="majorBidi"/>
          <w:sz w:val="24"/>
          <w:szCs w:val="24"/>
        </w:rPr>
        <w:t>Oluleye</w:t>
      </w:r>
      <w:proofErr w:type="spellEnd"/>
      <w:r w:rsidRPr="00A10BB2">
        <w:rPr>
          <w:rFonts w:asciiTheme="majorBidi" w:hAnsiTheme="majorBidi" w:cstheme="majorBidi"/>
          <w:sz w:val="24"/>
          <w:szCs w:val="24"/>
        </w:rPr>
        <w:t xml:space="preserve">, A. E. (2009). Human factors in traffic accidents in Lagos, Nigeria. </w:t>
      </w:r>
      <w:r w:rsidRPr="00A10BB2">
        <w:rPr>
          <w:rFonts w:asciiTheme="majorBidi" w:hAnsiTheme="majorBidi" w:cstheme="majorBidi"/>
          <w:i/>
          <w:iCs/>
          <w:sz w:val="24"/>
          <w:szCs w:val="24"/>
        </w:rPr>
        <w:t>Disaster Prevention and Management: An International Journal</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18</w:t>
      </w:r>
      <w:r w:rsidRPr="00A10BB2">
        <w:rPr>
          <w:rFonts w:asciiTheme="majorBidi" w:hAnsiTheme="majorBidi" w:cstheme="majorBidi"/>
          <w:sz w:val="24"/>
          <w:szCs w:val="24"/>
        </w:rPr>
        <w:t>(4), 397–409. https://doi.org/10.1108/09653560910984456</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Amoadu</w:t>
      </w:r>
      <w:proofErr w:type="spellEnd"/>
      <w:r w:rsidRPr="00A10BB2">
        <w:rPr>
          <w:rFonts w:asciiTheme="majorBidi" w:hAnsiTheme="majorBidi" w:cstheme="majorBidi"/>
          <w:sz w:val="24"/>
          <w:szCs w:val="24"/>
        </w:rPr>
        <w:t xml:space="preserve">, M., </w:t>
      </w:r>
      <w:proofErr w:type="spellStart"/>
      <w:r w:rsidRPr="00A10BB2">
        <w:rPr>
          <w:rFonts w:asciiTheme="majorBidi" w:hAnsiTheme="majorBidi" w:cstheme="majorBidi"/>
          <w:sz w:val="24"/>
          <w:szCs w:val="24"/>
        </w:rPr>
        <w:t>Ansah</w:t>
      </w:r>
      <w:proofErr w:type="spellEnd"/>
      <w:r w:rsidRPr="00A10BB2">
        <w:rPr>
          <w:rFonts w:asciiTheme="majorBidi" w:hAnsiTheme="majorBidi" w:cstheme="majorBidi"/>
          <w:sz w:val="24"/>
          <w:szCs w:val="24"/>
        </w:rPr>
        <w:t xml:space="preserve">, E. W., &amp; </w:t>
      </w:r>
      <w:proofErr w:type="spellStart"/>
      <w:r w:rsidRPr="00A10BB2">
        <w:rPr>
          <w:rFonts w:asciiTheme="majorBidi" w:hAnsiTheme="majorBidi" w:cstheme="majorBidi"/>
          <w:sz w:val="24"/>
          <w:szCs w:val="24"/>
        </w:rPr>
        <w:t>Sarfo</w:t>
      </w:r>
      <w:proofErr w:type="spellEnd"/>
      <w:r w:rsidRPr="00A10BB2">
        <w:rPr>
          <w:rFonts w:asciiTheme="majorBidi" w:hAnsiTheme="majorBidi" w:cstheme="majorBidi"/>
          <w:sz w:val="24"/>
          <w:szCs w:val="24"/>
        </w:rPr>
        <w:t xml:space="preserve">, J. O. (2024). Psychosocial work conditions and traffic safety among minibus and long-bus drivers. </w:t>
      </w:r>
      <w:r w:rsidRPr="00A10BB2">
        <w:rPr>
          <w:rFonts w:asciiTheme="majorBidi" w:hAnsiTheme="majorBidi" w:cstheme="majorBidi"/>
          <w:i/>
          <w:iCs/>
          <w:sz w:val="24"/>
          <w:szCs w:val="24"/>
        </w:rPr>
        <w:t>Journal of Occupational Health</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66</w:t>
      </w:r>
      <w:r w:rsidRPr="00A10BB2">
        <w:rPr>
          <w:rFonts w:asciiTheme="majorBidi" w:hAnsiTheme="majorBidi" w:cstheme="majorBidi"/>
          <w:sz w:val="24"/>
          <w:szCs w:val="24"/>
        </w:rPr>
        <w:t>(1), uiad019. https://doi.org/10.1093/joccuh/uiad019</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lastRenderedPageBreak/>
        <w:t>Ashutosh</w:t>
      </w:r>
      <w:proofErr w:type="spellEnd"/>
      <w:r w:rsidRPr="00A10BB2">
        <w:rPr>
          <w:rFonts w:asciiTheme="majorBidi" w:hAnsiTheme="majorBidi" w:cstheme="majorBidi"/>
          <w:sz w:val="24"/>
          <w:szCs w:val="24"/>
        </w:rPr>
        <w:t xml:space="preserve">, A., &amp; Chand, S. (2025). Discrepancies in media reporting of fatal road crashes and official data in India. </w:t>
      </w:r>
      <w:r w:rsidRPr="00A10BB2">
        <w:rPr>
          <w:rFonts w:asciiTheme="majorBidi" w:hAnsiTheme="majorBidi" w:cstheme="majorBidi"/>
          <w:i/>
          <w:iCs/>
          <w:sz w:val="24"/>
          <w:szCs w:val="24"/>
        </w:rPr>
        <w:t>Scientific Reports</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15</w:t>
      </w:r>
      <w:r w:rsidRPr="00A10BB2">
        <w:rPr>
          <w:rFonts w:asciiTheme="majorBidi" w:hAnsiTheme="majorBidi" w:cstheme="majorBidi"/>
          <w:sz w:val="24"/>
          <w:szCs w:val="24"/>
        </w:rPr>
        <w:t>(1), 34025. https://doi.org/10.1038/s41598-025-14010-2</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Atalay</w:t>
      </w:r>
      <w:proofErr w:type="spellEnd"/>
      <w:r w:rsidRPr="00A10BB2">
        <w:rPr>
          <w:rFonts w:asciiTheme="majorBidi" w:hAnsiTheme="majorBidi" w:cstheme="majorBidi"/>
          <w:sz w:val="24"/>
          <w:szCs w:val="24"/>
        </w:rPr>
        <w:t xml:space="preserve">, Y. A., </w:t>
      </w:r>
      <w:proofErr w:type="spellStart"/>
      <w:r w:rsidRPr="00A10BB2">
        <w:rPr>
          <w:rFonts w:asciiTheme="majorBidi" w:hAnsiTheme="majorBidi" w:cstheme="majorBidi"/>
          <w:sz w:val="24"/>
          <w:szCs w:val="24"/>
        </w:rPr>
        <w:t>Alemie</w:t>
      </w:r>
      <w:proofErr w:type="spellEnd"/>
      <w:r w:rsidRPr="00A10BB2">
        <w:rPr>
          <w:rFonts w:asciiTheme="majorBidi" w:hAnsiTheme="majorBidi" w:cstheme="majorBidi"/>
          <w:sz w:val="24"/>
          <w:szCs w:val="24"/>
        </w:rPr>
        <w:t xml:space="preserve">, B. W., </w:t>
      </w:r>
      <w:proofErr w:type="spellStart"/>
      <w:r w:rsidRPr="00A10BB2">
        <w:rPr>
          <w:rFonts w:asciiTheme="majorBidi" w:hAnsiTheme="majorBidi" w:cstheme="majorBidi"/>
          <w:sz w:val="24"/>
          <w:szCs w:val="24"/>
        </w:rPr>
        <w:t>Gelaw</w:t>
      </w:r>
      <w:proofErr w:type="spellEnd"/>
      <w:r w:rsidRPr="00A10BB2">
        <w:rPr>
          <w:rFonts w:asciiTheme="majorBidi" w:hAnsiTheme="majorBidi" w:cstheme="majorBidi"/>
          <w:sz w:val="24"/>
          <w:szCs w:val="24"/>
        </w:rPr>
        <w:t xml:space="preserve">, B., &amp; </w:t>
      </w:r>
      <w:proofErr w:type="spellStart"/>
      <w:r w:rsidRPr="00A10BB2">
        <w:rPr>
          <w:rFonts w:asciiTheme="majorBidi" w:hAnsiTheme="majorBidi" w:cstheme="majorBidi"/>
          <w:sz w:val="24"/>
          <w:szCs w:val="24"/>
        </w:rPr>
        <w:t>Gelaw</w:t>
      </w:r>
      <w:proofErr w:type="spellEnd"/>
      <w:r w:rsidRPr="00A10BB2">
        <w:rPr>
          <w:rFonts w:asciiTheme="majorBidi" w:hAnsiTheme="majorBidi" w:cstheme="majorBidi"/>
          <w:sz w:val="24"/>
          <w:szCs w:val="24"/>
        </w:rPr>
        <w:t xml:space="preserve">, K. A. (2025). Epidemiology of road traffic accidents and its associated factors among public transportation in Africa: Systematic review and meta-analysis. </w:t>
      </w:r>
      <w:r w:rsidRPr="00A10BB2">
        <w:rPr>
          <w:rFonts w:asciiTheme="majorBidi" w:hAnsiTheme="majorBidi" w:cstheme="majorBidi"/>
          <w:i/>
          <w:iCs/>
          <w:sz w:val="24"/>
          <w:szCs w:val="24"/>
        </w:rPr>
        <w:t>Frontiers in Public Health</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13</w:t>
      </w:r>
      <w:r w:rsidRPr="00A10BB2">
        <w:rPr>
          <w:rFonts w:asciiTheme="majorBidi" w:hAnsiTheme="majorBidi" w:cstheme="majorBidi"/>
          <w:sz w:val="24"/>
          <w:szCs w:val="24"/>
        </w:rPr>
        <w:t>, 1511715. https://doi.org/10.3389/fpubh.2025.1511715</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Berhanu</w:t>
      </w:r>
      <w:proofErr w:type="spellEnd"/>
      <w:r w:rsidRPr="00A10BB2">
        <w:rPr>
          <w:rFonts w:asciiTheme="majorBidi" w:hAnsiTheme="majorBidi" w:cstheme="majorBidi"/>
          <w:sz w:val="24"/>
          <w:szCs w:val="24"/>
        </w:rPr>
        <w:t xml:space="preserve">, Y., </w:t>
      </w:r>
      <w:proofErr w:type="spellStart"/>
      <w:r w:rsidRPr="00A10BB2">
        <w:rPr>
          <w:rFonts w:asciiTheme="majorBidi" w:hAnsiTheme="majorBidi" w:cstheme="majorBidi"/>
          <w:sz w:val="24"/>
          <w:szCs w:val="24"/>
        </w:rPr>
        <w:t>Alemayehu</w:t>
      </w:r>
      <w:proofErr w:type="spellEnd"/>
      <w:r w:rsidRPr="00A10BB2">
        <w:rPr>
          <w:rFonts w:asciiTheme="majorBidi" w:hAnsiTheme="majorBidi" w:cstheme="majorBidi"/>
          <w:sz w:val="24"/>
          <w:szCs w:val="24"/>
        </w:rPr>
        <w:t xml:space="preserve">, E., &amp; </w:t>
      </w:r>
      <w:proofErr w:type="spellStart"/>
      <w:r w:rsidRPr="00A10BB2">
        <w:rPr>
          <w:rFonts w:asciiTheme="majorBidi" w:hAnsiTheme="majorBidi" w:cstheme="majorBidi"/>
          <w:sz w:val="24"/>
          <w:szCs w:val="24"/>
        </w:rPr>
        <w:t>Schröder</w:t>
      </w:r>
      <w:proofErr w:type="spellEnd"/>
      <w:r w:rsidRPr="00A10BB2">
        <w:rPr>
          <w:rFonts w:asciiTheme="majorBidi" w:hAnsiTheme="majorBidi" w:cstheme="majorBidi"/>
          <w:sz w:val="24"/>
          <w:szCs w:val="24"/>
        </w:rPr>
        <w:t xml:space="preserve">, D. (2023). Examining Car Accident Prediction Techniques and Road Traffic Congestion: A Comparative Analysis of Road Safety and Prevention of World Challenges in Low-Income and High-Income Countries. </w:t>
      </w:r>
      <w:r w:rsidRPr="00A10BB2">
        <w:rPr>
          <w:rFonts w:asciiTheme="majorBidi" w:hAnsiTheme="majorBidi" w:cstheme="majorBidi"/>
          <w:i/>
          <w:iCs/>
          <w:sz w:val="24"/>
          <w:szCs w:val="24"/>
        </w:rPr>
        <w:t>Journal of Advanced Transportation</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2023</w:t>
      </w:r>
      <w:r w:rsidRPr="00A10BB2">
        <w:rPr>
          <w:rFonts w:asciiTheme="majorBidi" w:hAnsiTheme="majorBidi" w:cstheme="majorBidi"/>
          <w:sz w:val="24"/>
          <w:szCs w:val="24"/>
        </w:rPr>
        <w:t>, 1–18. https://doi.org/10.1155/2023/6643412</w:t>
      </w:r>
    </w:p>
    <w:p w:rsidR="003C511D" w:rsidRPr="00A10BB2" w:rsidRDefault="003C511D" w:rsidP="00A10BB2">
      <w:pPr>
        <w:pStyle w:val="Bibliography"/>
        <w:spacing w:line="240" w:lineRule="auto"/>
        <w:rPr>
          <w:rFonts w:asciiTheme="majorBidi" w:hAnsiTheme="majorBidi" w:cstheme="majorBidi"/>
          <w:sz w:val="24"/>
          <w:szCs w:val="24"/>
        </w:rPr>
      </w:pPr>
      <w:r w:rsidRPr="00A10BB2">
        <w:rPr>
          <w:rFonts w:asciiTheme="majorBidi" w:hAnsiTheme="majorBidi" w:cstheme="majorBidi"/>
          <w:sz w:val="24"/>
          <w:szCs w:val="24"/>
        </w:rPr>
        <w:t xml:space="preserve">Daniels, S., </w:t>
      </w:r>
      <w:proofErr w:type="spellStart"/>
      <w:r w:rsidRPr="00A10BB2">
        <w:rPr>
          <w:rFonts w:asciiTheme="majorBidi" w:hAnsiTheme="majorBidi" w:cstheme="majorBidi"/>
          <w:sz w:val="24"/>
          <w:szCs w:val="24"/>
        </w:rPr>
        <w:t>Brijs</w:t>
      </w:r>
      <w:proofErr w:type="spellEnd"/>
      <w:r w:rsidRPr="00A10BB2">
        <w:rPr>
          <w:rFonts w:asciiTheme="majorBidi" w:hAnsiTheme="majorBidi" w:cstheme="majorBidi"/>
          <w:sz w:val="24"/>
          <w:szCs w:val="24"/>
        </w:rPr>
        <w:t xml:space="preserve">, T., &amp; </w:t>
      </w:r>
      <w:proofErr w:type="spellStart"/>
      <w:r w:rsidRPr="00A10BB2">
        <w:rPr>
          <w:rFonts w:asciiTheme="majorBidi" w:hAnsiTheme="majorBidi" w:cstheme="majorBidi"/>
          <w:sz w:val="24"/>
          <w:szCs w:val="24"/>
        </w:rPr>
        <w:t>Keunen</w:t>
      </w:r>
      <w:proofErr w:type="spellEnd"/>
      <w:r w:rsidRPr="00A10BB2">
        <w:rPr>
          <w:rFonts w:asciiTheme="majorBidi" w:hAnsiTheme="majorBidi" w:cstheme="majorBidi"/>
          <w:sz w:val="24"/>
          <w:szCs w:val="24"/>
        </w:rPr>
        <w:t xml:space="preserve">, D. (2010). Official reporting and newspaper coverage of road crashes: A case study. </w:t>
      </w:r>
      <w:r w:rsidRPr="00A10BB2">
        <w:rPr>
          <w:rFonts w:asciiTheme="majorBidi" w:hAnsiTheme="majorBidi" w:cstheme="majorBidi"/>
          <w:i/>
          <w:iCs/>
          <w:sz w:val="24"/>
          <w:szCs w:val="24"/>
        </w:rPr>
        <w:t>Safety Science</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48</w:t>
      </w:r>
      <w:r w:rsidRPr="00A10BB2">
        <w:rPr>
          <w:rFonts w:asciiTheme="majorBidi" w:hAnsiTheme="majorBidi" w:cstheme="majorBidi"/>
          <w:sz w:val="24"/>
          <w:szCs w:val="24"/>
        </w:rPr>
        <w:t>(10), 1469–1476. https://doi.org/10.1016/j.ssci.2010.07.007</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Fagerlind</w:t>
      </w:r>
      <w:proofErr w:type="spellEnd"/>
      <w:r w:rsidRPr="00A10BB2">
        <w:rPr>
          <w:rFonts w:asciiTheme="majorBidi" w:hAnsiTheme="majorBidi" w:cstheme="majorBidi"/>
          <w:sz w:val="24"/>
          <w:szCs w:val="24"/>
        </w:rPr>
        <w:t xml:space="preserve">, H., Bjorkman, K., Warner, H. W., </w:t>
      </w:r>
      <w:proofErr w:type="spellStart"/>
      <w:r w:rsidRPr="00A10BB2">
        <w:rPr>
          <w:rFonts w:asciiTheme="majorBidi" w:hAnsiTheme="majorBidi" w:cstheme="majorBidi"/>
          <w:sz w:val="24"/>
          <w:szCs w:val="24"/>
        </w:rPr>
        <w:t>Aust</w:t>
      </w:r>
      <w:proofErr w:type="spellEnd"/>
      <w:r w:rsidRPr="00A10BB2">
        <w:rPr>
          <w:rFonts w:asciiTheme="majorBidi" w:hAnsiTheme="majorBidi" w:cstheme="majorBidi"/>
          <w:sz w:val="24"/>
          <w:szCs w:val="24"/>
        </w:rPr>
        <w:t xml:space="preserve">, M. L., </w:t>
      </w:r>
      <w:proofErr w:type="spellStart"/>
      <w:r w:rsidRPr="00A10BB2">
        <w:rPr>
          <w:rFonts w:asciiTheme="majorBidi" w:hAnsiTheme="majorBidi" w:cstheme="majorBidi"/>
          <w:sz w:val="24"/>
          <w:szCs w:val="24"/>
        </w:rPr>
        <w:t>Sandin</w:t>
      </w:r>
      <w:proofErr w:type="spellEnd"/>
      <w:r w:rsidRPr="00A10BB2">
        <w:rPr>
          <w:rFonts w:asciiTheme="majorBidi" w:hAnsiTheme="majorBidi" w:cstheme="majorBidi"/>
          <w:sz w:val="24"/>
          <w:szCs w:val="24"/>
        </w:rPr>
        <w:t xml:space="preserve">, J., Morris, A., Talbot, R., Danton, R., </w:t>
      </w:r>
      <w:proofErr w:type="spellStart"/>
      <w:r w:rsidRPr="00A10BB2">
        <w:rPr>
          <w:rFonts w:asciiTheme="majorBidi" w:hAnsiTheme="majorBidi" w:cstheme="majorBidi"/>
          <w:sz w:val="24"/>
          <w:szCs w:val="24"/>
        </w:rPr>
        <w:t>Giustiniani</w:t>
      </w:r>
      <w:proofErr w:type="spellEnd"/>
      <w:r w:rsidRPr="00A10BB2">
        <w:rPr>
          <w:rFonts w:asciiTheme="majorBidi" w:hAnsiTheme="majorBidi" w:cstheme="majorBidi"/>
          <w:sz w:val="24"/>
          <w:szCs w:val="24"/>
        </w:rPr>
        <w:t xml:space="preserve">, G., </w:t>
      </w:r>
      <w:proofErr w:type="spellStart"/>
      <w:r w:rsidRPr="00A10BB2">
        <w:rPr>
          <w:rFonts w:asciiTheme="majorBidi" w:hAnsiTheme="majorBidi" w:cstheme="majorBidi"/>
          <w:sz w:val="24"/>
          <w:szCs w:val="24"/>
        </w:rPr>
        <w:t>Usami</w:t>
      </w:r>
      <w:proofErr w:type="spellEnd"/>
      <w:r w:rsidRPr="00A10BB2">
        <w:rPr>
          <w:rFonts w:asciiTheme="majorBidi" w:hAnsiTheme="majorBidi" w:cstheme="majorBidi"/>
          <w:sz w:val="24"/>
          <w:szCs w:val="24"/>
        </w:rPr>
        <w:t xml:space="preserve">, D. S., </w:t>
      </w:r>
      <w:proofErr w:type="spellStart"/>
      <w:r w:rsidRPr="00A10BB2">
        <w:rPr>
          <w:rFonts w:asciiTheme="majorBidi" w:hAnsiTheme="majorBidi" w:cstheme="majorBidi"/>
          <w:sz w:val="24"/>
          <w:szCs w:val="24"/>
        </w:rPr>
        <w:t>Parkkari</w:t>
      </w:r>
      <w:proofErr w:type="spellEnd"/>
      <w:r w:rsidRPr="00A10BB2">
        <w:rPr>
          <w:rFonts w:asciiTheme="majorBidi" w:hAnsiTheme="majorBidi" w:cstheme="majorBidi"/>
          <w:sz w:val="24"/>
          <w:szCs w:val="24"/>
        </w:rPr>
        <w:t xml:space="preserve">, K., </w:t>
      </w:r>
      <w:proofErr w:type="spellStart"/>
      <w:r w:rsidRPr="00A10BB2">
        <w:rPr>
          <w:rFonts w:asciiTheme="majorBidi" w:hAnsiTheme="majorBidi" w:cstheme="majorBidi"/>
          <w:sz w:val="24"/>
          <w:szCs w:val="24"/>
        </w:rPr>
        <w:t>Jaensch</w:t>
      </w:r>
      <w:proofErr w:type="spellEnd"/>
      <w:r w:rsidRPr="00A10BB2">
        <w:rPr>
          <w:rFonts w:asciiTheme="majorBidi" w:hAnsiTheme="majorBidi" w:cstheme="majorBidi"/>
          <w:sz w:val="24"/>
          <w:szCs w:val="24"/>
        </w:rPr>
        <w:t xml:space="preserve">, M., &amp; </w:t>
      </w:r>
      <w:proofErr w:type="spellStart"/>
      <w:r w:rsidRPr="00A10BB2">
        <w:rPr>
          <w:rFonts w:asciiTheme="majorBidi" w:hAnsiTheme="majorBidi" w:cstheme="majorBidi"/>
          <w:sz w:val="24"/>
          <w:szCs w:val="24"/>
        </w:rPr>
        <w:t>Verschragen</w:t>
      </w:r>
      <w:proofErr w:type="spellEnd"/>
      <w:r w:rsidRPr="00A10BB2">
        <w:rPr>
          <w:rFonts w:asciiTheme="majorBidi" w:hAnsiTheme="majorBidi" w:cstheme="majorBidi"/>
          <w:sz w:val="24"/>
          <w:szCs w:val="24"/>
        </w:rPr>
        <w:t xml:space="preserve">, E. (2009). Development of an In-depth European Accident Causation Database and the Driving Reliability and Error Analysis Method, DREAM 3.0. </w:t>
      </w:r>
      <w:r w:rsidRPr="00A10BB2">
        <w:rPr>
          <w:rFonts w:asciiTheme="majorBidi" w:hAnsiTheme="majorBidi" w:cstheme="majorBidi"/>
          <w:i/>
          <w:iCs/>
          <w:sz w:val="24"/>
          <w:szCs w:val="24"/>
        </w:rPr>
        <w:t>Loughborough’s Research Repository</w:t>
      </w:r>
      <w:r w:rsidRPr="00A10BB2">
        <w:rPr>
          <w:rFonts w:asciiTheme="majorBidi" w:hAnsiTheme="majorBidi" w:cstheme="majorBidi"/>
          <w:sz w:val="24"/>
          <w:szCs w:val="24"/>
        </w:rPr>
        <w:t>. https://repository.lboro.ac.uk/articles/conference_contribution/Development_of_an_In-depth_European_Accident_Causation_Database_and_the_Driving_Reliability_and_Error_Analysis_Method_DREAM_3_0/9339149/1/files/16947809.pdf</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Godthelp</w:t>
      </w:r>
      <w:proofErr w:type="spellEnd"/>
      <w:r w:rsidRPr="00A10BB2">
        <w:rPr>
          <w:rFonts w:asciiTheme="majorBidi" w:hAnsiTheme="majorBidi" w:cstheme="majorBidi"/>
          <w:sz w:val="24"/>
          <w:szCs w:val="24"/>
        </w:rPr>
        <w:t xml:space="preserve">, H., &amp; </w:t>
      </w:r>
      <w:proofErr w:type="spellStart"/>
      <w:r w:rsidRPr="00A10BB2">
        <w:rPr>
          <w:rFonts w:asciiTheme="majorBidi" w:hAnsiTheme="majorBidi" w:cstheme="majorBidi"/>
          <w:sz w:val="24"/>
          <w:szCs w:val="24"/>
        </w:rPr>
        <w:t>Ksentini</w:t>
      </w:r>
      <w:proofErr w:type="spellEnd"/>
      <w:r w:rsidRPr="00A10BB2">
        <w:rPr>
          <w:rFonts w:asciiTheme="majorBidi" w:hAnsiTheme="majorBidi" w:cstheme="majorBidi"/>
          <w:sz w:val="24"/>
          <w:szCs w:val="24"/>
        </w:rPr>
        <w:t xml:space="preserve">, A. (2024). Specific road safety issues in low-and middle income countries (LMICs): An overview and some illustrative examples. </w:t>
      </w:r>
      <w:r w:rsidRPr="00A10BB2">
        <w:rPr>
          <w:rFonts w:asciiTheme="majorBidi" w:hAnsiTheme="majorBidi" w:cstheme="majorBidi"/>
          <w:i/>
          <w:iCs/>
          <w:sz w:val="24"/>
          <w:szCs w:val="24"/>
        </w:rPr>
        <w:t>Traffic Safety Research</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8</w:t>
      </w:r>
      <w:r w:rsidRPr="00A10BB2">
        <w:rPr>
          <w:rFonts w:asciiTheme="majorBidi" w:hAnsiTheme="majorBidi" w:cstheme="majorBidi"/>
          <w:sz w:val="24"/>
          <w:szCs w:val="24"/>
        </w:rPr>
        <w:t>, e000068–e000068.</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Habibovic</w:t>
      </w:r>
      <w:proofErr w:type="spellEnd"/>
      <w:r w:rsidRPr="00A10BB2">
        <w:rPr>
          <w:rFonts w:asciiTheme="majorBidi" w:hAnsiTheme="majorBidi" w:cstheme="majorBidi"/>
          <w:sz w:val="24"/>
          <w:szCs w:val="24"/>
        </w:rPr>
        <w:t xml:space="preserve">, A., </w:t>
      </w:r>
      <w:proofErr w:type="spellStart"/>
      <w:r w:rsidRPr="00A10BB2">
        <w:rPr>
          <w:rFonts w:asciiTheme="majorBidi" w:hAnsiTheme="majorBidi" w:cstheme="majorBidi"/>
          <w:sz w:val="24"/>
          <w:szCs w:val="24"/>
        </w:rPr>
        <w:t>Tivesten</w:t>
      </w:r>
      <w:proofErr w:type="spellEnd"/>
      <w:r w:rsidRPr="00A10BB2">
        <w:rPr>
          <w:rFonts w:asciiTheme="majorBidi" w:hAnsiTheme="majorBidi" w:cstheme="majorBidi"/>
          <w:sz w:val="24"/>
          <w:szCs w:val="24"/>
        </w:rPr>
        <w:t xml:space="preserve">, E., Uchida, N., </w:t>
      </w:r>
      <w:proofErr w:type="spellStart"/>
      <w:r w:rsidRPr="00A10BB2">
        <w:rPr>
          <w:rFonts w:asciiTheme="majorBidi" w:hAnsiTheme="majorBidi" w:cstheme="majorBidi"/>
          <w:sz w:val="24"/>
          <w:szCs w:val="24"/>
        </w:rPr>
        <w:t>Bärgman</w:t>
      </w:r>
      <w:proofErr w:type="spellEnd"/>
      <w:r w:rsidRPr="00A10BB2">
        <w:rPr>
          <w:rFonts w:asciiTheme="majorBidi" w:hAnsiTheme="majorBidi" w:cstheme="majorBidi"/>
          <w:sz w:val="24"/>
          <w:szCs w:val="24"/>
        </w:rPr>
        <w:t xml:space="preserve">, J., &amp; </w:t>
      </w:r>
      <w:proofErr w:type="spellStart"/>
      <w:r w:rsidRPr="00A10BB2">
        <w:rPr>
          <w:rFonts w:asciiTheme="majorBidi" w:hAnsiTheme="majorBidi" w:cstheme="majorBidi"/>
          <w:sz w:val="24"/>
          <w:szCs w:val="24"/>
        </w:rPr>
        <w:t>Ljung</w:t>
      </w:r>
      <w:proofErr w:type="spellEnd"/>
      <w:r w:rsidRPr="00A10BB2">
        <w:rPr>
          <w:rFonts w:asciiTheme="majorBidi" w:hAnsiTheme="majorBidi" w:cstheme="majorBidi"/>
          <w:sz w:val="24"/>
          <w:szCs w:val="24"/>
        </w:rPr>
        <w:t xml:space="preserve"> </w:t>
      </w:r>
      <w:proofErr w:type="spellStart"/>
      <w:r w:rsidRPr="00A10BB2">
        <w:rPr>
          <w:rFonts w:asciiTheme="majorBidi" w:hAnsiTheme="majorBidi" w:cstheme="majorBidi"/>
          <w:sz w:val="24"/>
          <w:szCs w:val="24"/>
        </w:rPr>
        <w:t>Aust</w:t>
      </w:r>
      <w:proofErr w:type="spellEnd"/>
      <w:r w:rsidRPr="00A10BB2">
        <w:rPr>
          <w:rFonts w:asciiTheme="majorBidi" w:hAnsiTheme="majorBidi" w:cstheme="majorBidi"/>
          <w:sz w:val="24"/>
          <w:szCs w:val="24"/>
        </w:rPr>
        <w:t xml:space="preserve">, M. (2013). Driver behavior in car-to-pedestrian incidents: An application of the Driving Reliability and Error Analysis Method (DREAM). </w:t>
      </w:r>
      <w:r w:rsidRPr="00A10BB2">
        <w:rPr>
          <w:rFonts w:asciiTheme="majorBidi" w:hAnsiTheme="majorBidi" w:cstheme="majorBidi"/>
          <w:i/>
          <w:iCs/>
          <w:sz w:val="24"/>
          <w:szCs w:val="24"/>
        </w:rPr>
        <w:t>Accident Analysis &amp; Prevention</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50</w:t>
      </w:r>
      <w:r w:rsidRPr="00A10BB2">
        <w:rPr>
          <w:rFonts w:asciiTheme="majorBidi" w:hAnsiTheme="majorBidi" w:cstheme="majorBidi"/>
          <w:sz w:val="24"/>
          <w:szCs w:val="24"/>
        </w:rPr>
        <w:t>, 554–565. https://doi.org/10.1016/j.aap.2012.05.034</w:t>
      </w:r>
    </w:p>
    <w:p w:rsidR="003C511D" w:rsidRPr="00A10BB2" w:rsidRDefault="003C511D" w:rsidP="00A10BB2">
      <w:pPr>
        <w:pStyle w:val="Bibliography"/>
        <w:spacing w:line="240" w:lineRule="auto"/>
        <w:rPr>
          <w:rFonts w:asciiTheme="majorBidi" w:hAnsiTheme="majorBidi" w:cstheme="majorBidi"/>
          <w:sz w:val="24"/>
          <w:szCs w:val="24"/>
        </w:rPr>
      </w:pPr>
      <w:r w:rsidRPr="00A10BB2">
        <w:rPr>
          <w:rFonts w:asciiTheme="majorBidi" w:hAnsiTheme="majorBidi" w:cstheme="majorBidi"/>
          <w:sz w:val="24"/>
          <w:szCs w:val="24"/>
        </w:rPr>
        <w:t xml:space="preserve">He, C., &amp; </w:t>
      </w:r>
      <w:proofErr w:type="spellStart"/>
      <w:r w:rsidRPr="00A10BB2">
        <w:rPr>
          <w:rFonts w:asciiTheme="majorBidi" w:hAnsiTheme="majorBidi" w:cstheme="majorBidi"/>
          <w:sz w:val="24"/>
          <w:szCs w:val="24"/>
        </w:rPr>
        <w:t>Soffker</w:t>
      </w:r>
      <w:proofErr w:type="spellEnd"/>
      <w:r w:rsidRPr="00A10BB2">
        <w:rPr>
          <w:rFonts w:asciiTheme="majorBidi" w:hAnsiTheme="majorBidi" w:cstheme="majorBidi"/>
          <w:sz w:val="24"/>
          <w:szCs w:val="24"/>
        </w:rPr>
        <w:t xml:space="preserve">, D. (2021). Human reliability analysis in situated driving context considering human experience using a fuzzy-based clustering approach. </w:t>
      </w:r>
      <w:r w:rsidRPr="00A10BB2">
        <w:rPr>
          <w:rFonts w:asciiTheme="majorBidi" w:hAnsiTheme="majorBidi" w:cstheme="majorBidi"/>
          <w:i/>
          <w:iCs/>
          <w:sz w:val="24"/>
          <w:szCs w:val="24"/>
        </w:rPr>
        <w:t>2021 IEEE 2nd International Conference on Human-Machine Systems (ICHMS)</w:t>
      </w:r>
      <w:r w:rsidRPr="00A10BB2">
        <w:rPr>
          <w:rFonts w:asciiTheme="majorBidi" w:hAnsiTheme="majorBidi" w:cstheme="majorBidi"/>
          <w:sz w:val="24"/>
          <w:szCs w:val="24"/>
        </w:rPr>
        <w:t>. https://doi.org/10.1109/ICHMS53169.2021.9582451</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MacRitchie</w:t>
      </w:r>
      <w:proofErr w:type="spellEnd"/>
      <w:r w:rsidRPr="00A10BB2">
        <w:rPr>
          <w:rFonts w:asciiTheme="majorBidi" w:hAnsiTheme="majorBidi" w:cstheme="majorBidi"/>
          <w:sz w:val="24"/>
          <w:szCs w:val="24"/>
        </w:rPr>
        <w:t xml:space="preserve">, V., &amp; </w:t>
      </w:r>
      <w:proofErr w:type="spellStart"/>
      <w:r w:rsidRPr="00A10BB2">
        <w:rPr>
          <w:rFonts w:asciiTheme="majorBidi" w:hAnsiTheme="majorBidi" w:cstheme="majorBidi"/>
          <w:sz w:val="24"/>
          <w:szCs w:val="24"/>
        </w:rPr>
        <w:t>Seedat</w:t>
      </w:r>
      <w:proofErr w:type="spellEnd"/>
      <w:r w:rsidRPr="00A10BB2">
        <w:rPr>
          <w:rFonts w:asciiTheme="majorBidi" w:hAnsiTheme="majorBidi" w:cstheme="majorBidi"/>
          <w:sz w:val="24"/>
          <w:szCs w:val="24"/>
        </w:rPr>
        <w:t xml:space="preserve">, M. (2008). Headlines and discourses in newspaper reports on traffic accidents. </w:t>
      </w:r>
      <w:r w:rsidRPr="00A10BB2">
        <w:rPr>
          <w:rFonts w:asciiTheme="majorBidi" w:hAnsiTheme="majorBidi" w:cstheme="majorBidi"/>
          <w:i/>
          <w:iCs/>
          <w:sz w:val="24"/>
          <w:szCs w:val="24"/>
        </w:rPr>
        <w:t>South African Journal of Psychology</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38</w:t>
      </w:r>
      <w:r w:rsidRPr="00A10BB2">
        <w:rPr>
          <w:rFonts w:asciiTheme="majorBidi" w:hAnsiTheme="majorBidi" w:cstheme="majorBidi"/>
          <w:sz w:val="24"/>
          <w:szCs w:val="24"/>
        </w:rPr>
        <w:t>(2), 337–354.</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Naallah</w:t>
      </w:r>
      <w:proofErr w:type="spellEnd"/>
      <w:r w:rsidRPr="00A10BB2">
        <w:rPr>
          <w:rFonts w:asciiTheme="majorBidi" w:hAnsiTheme="majorBidi" w:cstheme="majorBidi"/>
          <w:sz w:val="24"/>
          <w:szCs w:val="24"/>
        </w:rPr>
        <w:t xml:space="preserve">, A. B., </w:t>
      </w:r>
      <w:proofErr w:type="spellStart"/>
      <w:r w:rsidRPr="00A10BB2">
        <w:rPr>
          <w:rFonts w:asciiTheme="majorBidi" w:hAnsiTheme="majorBidi" w:cstheme="majorBidi"/>
          <w:sz w:val="24"/>
          <w:szCs w:val="24"/>
        </w:rPr>
        <w:t>Ibitoye</w:t>
      </w:r>
      <w:proofErr w:type="spellEnd"/>
      <w:r w:rsidRPr="00A10BB2">
        <w:rPr>
          <w:rFonts w:asciiTheme="majorBidi" w:hAnsiTheme="majorBidi" w:cstheme="majorBidi"/>
          <w:sz w:val="24"/>
          <w:szCs w:val="24"/>
        </w:rPr>
        <w:t xml:space="preserve">, A. B., &amp; </w:t>
      </w:r>
      <w:proofErr w:type="spellStart"/>
      <w:r w:rsidRPr="00A10BB2">
        <w:rPr>
          <w:rFonts w:asciiTheme="majorBidi" w:hAnsiTheme="majorBidi" w:cstheme="majorBidi"/>
          <w:sz w:val="24"/>
          <w:szCs w:val="24"/>
        </w:rPr>
        <w:t>Subair</w:t>
      </w:r>
      <w:proofErr w:type="spellEnd"/>
      <w:r w:rsidRPr="00A10BB2">
        <w:rPr>
          <w:rFonts w:asciiTheme="majorBidi" w:hAnsiTheme="majorBidi" w:cstheme="majorBidi"/>
          <w:sz w:val="24"/>
          <w:szCs w:val="24"/>
        </w:rPr>
        <w:t xml:space="preserve">, S. O. (2024). Development of a Predictive Model for Road Traffic Accident Involvement in Southwest Nigeria: A Case Study of </w:t>
      </w:r>
      <w:proofErr w:type="spellStart"/>
      <w:r w:rsidRPr="00A10BB2">
        <w:rPr>
          <w:rFonts w:asciiTheme="majorBidi" w:hAnsiTheme="majorBidi" w:cstheme="majorBidi"/>
          <w:sz w:val="24"/>
          <w:szCs w:val="24"/>
        </w:rPr>
        <w:t>Ekiti</w:t>
      </w:r>
      <w:proofErr w:type="spellEnd"/>
      <w:r w:rsidRPr="00A10BB2">
        <w:rPr>
          <w:rFonts w:asciiTheme="majorBidi" w:hAnsiTheme="majorBidi" w:cstheme="majorBidi"/>
          <w:sz w:val="24"/>
          <w:szCs w:val="24"/>
        </w:rPr>
        <w:t xml:space="preserve">, Osun, and Oyo State. </w:t>
      </w:r>
      <w:r w:rsidRPr="00A10BB2">
        <w:rPr>
          <w:rFonts w:asciiTheme="majorBidi" w:hAnsiTheme="majorBidi" w:cstheme="majorBidi"/>
          <w:i/>
          <w:iCs/>
          <w:sz w:val="24"/>
          <w:szCs w:val="24"/>
        </w:rPr>
        <w:t>Journal of Applied Sciences and Environmental Management</w:t>
      </w:r>
      <w:r w:rsidRPr="00A10BB2">
        <w:rPr>
          <w:rFonts w:asciiTheme="majorBidi" w:hAnsiTheme="majorBidi" w:cstheme="majorBidi"/>
          <w:sz w:val="24"/>
          <w:szCs w:val="24"/>
        </w:rPr>
        <w:t>, 3385–3390. https://doi.org/10.4314/jasem.v28i10.54</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Omooseti</w:t>
      </w:r>
      <w:proofErr w:type="spellEnd"/>
      <w:r w:rsidRPr="00A10BB2">
        <w:rPr>
          <w:rFonts w:asciiTheme="majorBidi" w:hAnsiTheme="majorBidi" w:cstheme="majorBidi"/>
          <w:sz w:val="24"/>
          <w:szCs w:val="24"/>
        </w:rPr>
        <w:t xml:space="preserve">, T. O., &amp; </w:t>
      </w:r>
      <w:proofErr w:type="spellStart"/>
      <w:r w:rsidRPr="00A10BB2">
        <w:rPr>
          <w:rFonts w:asciiTheme="majorBidi" w:hAnsiTheme="majorBidi" w:cstheme="majorBidi"/>
          <w:sz w:val="24"/>
          <w:szCs w:val="24"/>
        </w:rPr>
        <w:t>Akinjobi</w:t>
      </w:r>
      <w:proofErr w:type="spellEnd"/>
      <w:r w:rsidRPr="00A10BB2">
        <w:rPr>
          <w:rFonts w:asciiTheme="majorBidi" w:hAnsiTheme="majorBidi" w:cstheme="majorBidi"/>
          <w:sz w:val="24"/>
          <w:szCs w:val="24"/>
        </w:rPr>
        <w:t xml:space="preserve">, S. O. (2026). </w:t>
      </w:r>
      <w:r w:rsidRPr="00A10BB2">
        <w:rPr>
          <w:rFonts w:asciiTheme="majorBidi" w:hAnsiTheme="majorBidi" w:cstheme="majorBidi"/>
          <w:i/>
          <w:iCs/>
          <w:sz w:val="24"/>
          <w:szCs w:val="24"/>
        </w:rPr>
        <w:t>Modeling the Dynamics and Determinants of Road Traffic Accidents in Southwest Nigeria: A Dual-Level Analytical Approach</w:t>
      </w:r>
      <w:r w:rsidRPr="00A10BB2">
        <w:rPr>
          <w:rFonts w:asciiTheme="majorBidi" w:hAnsiTheme="majorBidi" w:cstheme="majorBidi"/>
          <w:sz w:val="24"/>
          <w:szCs w:val="24"/>
        </w:rPr>
        <w:t>. In Review. https://doi.org/10.21203/rs.3.rs-8996916/v1</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Onwusoronye</w:t>
      </w:r>
      <w:proofErr w:type="spellEnd"/>
      <w:r w:rsidRPr="00A10BB2">
        <w:rPr>
          <w:rFonts w:asciiTheme="majorBidi" w:hAnsiTheme="majorBidi" w:cstheme="majorBidi"/>
          <w:sz w:val="24"/>
          <w:szCs w:val="24"/>
        </w:rPr>
        <w:t xml:space="preserve">, O. U., </w:t>
      </w:r>
      <w:proofErr w:type="spellStart"/>
      <w:r w:rsidRPr="00A10BB2">
        <w:rPr>
          <w:rFonts w:asciiTheme="majorBidi" w:hAnsiTheme="majorBidi" w:cstheme="majorBidi"/>
          <w:sz w:val="24"/>
          <w:szCs w:val="24"/>
        </w:rPr>
        <w:t>Chukwutoo</w:t>
      </w:r>
      <w:proofErr w:type="spellEnd"/>
      <w:r w:rsidRPr="00A10BB2">
        <w:rPr>
          <w:rFonts w:asciiTheme="majorBidi" w:hAnsiTheme="majorBidi" w:cstheme="majorBidi"/>
          <w:sz w:val="24"/>
          <w:szCs w:val="24"/>
        </w:rPr>
        <w:t xml:space="preserve">, I. C., U-Dominic, C. M., &amp; </w:t>
      </w:r>
      <w:proofErr w:type="spellStart"/>
      <w:r w:rsidRPr="00A10BB2">
        <w:rPr>
          <w:rFonts w:asciiTheme="majorBidi" w:hAnsiTheme="majorBidi" w:cstheme="majorBidi"/>
          <w:sz w:val="24"/>
          <w:szCs w:val="24"/>
        </w:rPr>
        <w:t>Godspower</w:t>
      </w:r>
      <w:proofErr w:type="spellEnd"/>
      <w:r w:rsidRPr="00A10BB2">
        <w:rPr>
          <w:rFonts w:asciiTheme="majorBidi" w:hAnsiTheme="majorBidi" w:cstheme="majorBidi"/>
          <w:sz w:val="24"/>
          <w:szCs w:val="24"/>
        </w:rPr>
        <w:t xml:space="preserve">, E. O. (2025). “‘Trends and Patterns of Road Traffic Crashes, Injuries and Fatalities in Nigeria’” Trends and Patterns of Road Traffic Crashes, Injuries and Fatalities in Nigeria. </w:t>
      </w:r>
      <w:r w:rsidRPr="00A10BB2">
        <w:rPr>
          <w:rFonts w:asciiTheme="majorBidi" w:hAnsiTheme="majorBidi" w:cstheme="majorBidi"/>
          <w:i/>
          <w:iCs/>
          <w:sz w:val="24"/>
          <w:szCs w:val="24"/>
        </w:rPr>
        <w:t>International Journal of Applied Sciences,</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08</w:t>
      </w:r>
      <w:r w:rsidRPr="00A10BB2">
        <w:rPr>
          <w:rFonts w:asciiTheme="majorBidi" w:hAnsiTheme="majorBidi" w:cstheme="majorBidi"/>
          <w:sz w:val="24"/>
          <w:szCs w:val="24"/>
        </w:rPr>
        <w:t>(09). https://hal.science/hal-05272673v1</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Paudel</w:t>
      </w:r>
      <w:proofErr w:type="spellEnd"/>
      <w:r w:rsidRPr="00A10BB2">
        <w:rPr>
          <w:rFonts w:asciiTheme="majorBidi" w:hAnsiTheme="majorBidi" w:cstheme="majorBidi"/>
          <w:sz w:val="24"/>
          <w:szCs w:val="24"/>
        </w:rPr>
        <w:t xml:space="preserve">, D. (2025). Road Traffic Accidents in Nepal: A Five-Year Content Analysis of News Media Coverage and Causal Factors. </w:t>
      </w:r>
      <w:r w:rsidRPr="00A10BB2">
        <w:rPr>
          <w:rFonts w:asciiTheme="majorBidi" w:hAnsiTheme="majorBidi" w:cstheme="majorBidi"/>
          <w:i/>
          <w:iCs/>
          <w:sz w:val="24"/>
          <w:szCs w:val="24"/>
        </w:rPr>
        <w:t>Interdisciplinary International Journal of Advances in Social Sciences, Arts and Humanities</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02</w:t>
      </w:r>
      <w:r w:rsidRPr="00A10BB2">
        <w:rPr>
          <w:rFonts w:asciiTheme="majorBidi" w:hAnsiTheme="majorBidi" w:cstheme="majorBidi"/>
          <w:sz w:val="24"/>
          <w:szCs w:val="24"/>
        </w:rPr>
        <w:t>(01). https://doi.org/10.62674/iijassah.2025.v2i1.005</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Sagberg</w:t>
      </w:r>
      <w:proofErr w:type="spellEnd"/>
      <w:r w:rsidRPr="00A10BB2">
        <w:rPr>
          <w:rFonts w:asciiTheme="majorBidi" w:hAnsiTheme="majorBidi" w:cstheme="majorBidi"/>
          <w:sz w:val="24"/>
          <w:szCs w:val="24"/>
        </w:rPr>
        <w:t xml:space="preserve">, F. (2007). </w:t>
      </w:r>
      <w:r w:rsidRPr="00A10BB2">
        <w:rPr>
          <w:rFonts w:asciiTheme="majorBidi" w:hAnsiTheme="majorBidi" w:cstheme="majorBidi"/>
          <w:i/>
          <w:iCs/>
          <w:sz w:val="24"/>
          <w:szCs w:val="24"/>
        </w:rPr>
        <w:t>A methodological study of the Driving Reliability and Error Analysis Method (DREAM)</w:t>
      </w:r>
      <w:r w:rsidRPr="00A10BB2">
        <w:rPr>
          <w:rFonts w:asciiTheme="majorBidi" w:hAnsiTheme="majorBidi" w:cstheme="majorBidi"/>
          <w:sz w:val="24"/>
          <w:szCs w:val="24"/>
        </w:rPr>
        <w:t>. Institute of Transport Economics. https://www.toi.no/getfile.php/137962-1200992223/Publikasjoner/T%C3%98I%20rapporter/2007/912-2007/912-2007-nett.pdf</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Sandin</w:t>
      </w:r>
      <w:proofErr w:type="spellEnd"/>
      <w:r w:rsidRPr="00A10BB2">
        <w:rPr>
          <w:rFonts w:asciiTheme="majorBidi" w:hAnsiTheme="majorBidi" w:cstheme="majorBidi"/>
          <w:sz w:val="24"/>
          <w:szCs w:val="24"/>
        </w:rPr>
        <w:t xml:space="preserve">, J. (2009). An analysis of common patterns in aggregated causation charts from intersection crashes. </w:t>
      </w:r>
      <w:r w:rsidRPr="00A10BB2">
        <w:rPr>
          <w:rFonts w:asciiTheme="majorBidi" w:hAnsiTheme="majorBidi" w:cstheme="majorBidi"/>
          <w:i/>
          <w:iCs/>
          <w:sz w:val="24"/>
          <w:szCs w:val="24"/>
        </w:rPr>
        <w:t>Accident Analysis &amp; Prevention</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41</w:t>
      </w:r>
      <w:r w:rsidRPr="00A10BB2">
        <w:rPr>
          <w:rFonts w:asciiTheme="majorBidi" w:hAnsiTheme="majorBidi" w:cstheme="majorBidi"/>
          <w:sz w:val="24"/>
          <w:szCs w:val="24"/>
        </w:rPr>
        <w:t>(3), 624–632. https://doi.org/10.1016/j.aap.2009.02.015</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Sandin</w:t>
      </w:r>
      <w:proofErr w:type="spellEnd"/>
      <w:r w:rsidRPr="00A10BB2">
        <w:rPr>
          <w:rFonts w:asciiTheme="majorBidi" w:hAnsiTheme="majorBidi" w:cstheme="majorBidi"/>
          <w:sz w:val="24"/>
          <w:szCs w:val="24"/>
        </w:rPr>
        <w:t xml:space="preserve">, J., &amp; </w:t>
      </w:r>
      <w:proofErr w:type="spellStart"/>
      <w:r w:rsidRPr="00A10BB2">
        <w:rPr>
          <w:rFonts w:asciiTheme="majorBidi" w:hAnsiTheme="majorBidi" w:cstheme="majorBidi"/>
          <w:sz w:val="24"/>
          <w:szCs w:val="24"/>
        </w:rPr>
        <w:t>Ljung</w:t>
      </w:r>
      <w:proofErr w:type="spellEnd"/>
      <w:r w:rsidRPr="00A10BB2">
        <w:rPr>
          <w:rFonts w:asciiTheme="majorBidi" w:hAnsiTheme="majorBidi" w:cstheme="majorBidi"/>
          <w:sz w:val="24"/>
          <w:szCs w:val="24"/>
        </w:rPr>
        <w:t xml:space="preserve">, M. (2007). Understanding the causation of single-vehicle crashes: A methodology for in-depth on-scene multidisciplinary case studies. </w:t>
      </w:r>
      <w:r w:rsidRPr="00A10BB2">
        <w:rPr>
          <w:rFonts w:asciiTheme="majorBidi" w:hAnsiTheme="majorBidi" w:cstheme="majorBidi"/>
          <w:i/>
          <w:iCs/>
          <w:sz w:val="24"/>
          <w:szCs w:val="24"/>
        </w:rPr>
        <w:t>International Journal of Vehicle Safety</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2</w:t>
      </w:r>
      <w:r w:rsidRPr="00A10BB2">
        <w:rPr>
          <w:rFonts w:asciiTheme="majorBidi" w:hAnsiTheme="majorBidi" w:cstheme="majorBidi"/>
          <w:sz w:val="24"/>
          <w:szCs w:val="24"/>
        </w:rPr>
        <w:t>(3), 316–333.</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t>Taiwo</w:t>
      </w:r>
      <w:proofErr w:type="spellEnd"/>
      <w:r w:rsidRPr="00A10BB2">
        <w:rPr>
          <w:rFonts w:asciiTheme="majorBidi" w:hAnsiTheme="majorBidi" w:cstheme="majorBidi"/>
          <w:sz w:val="24"/>
          <w:szCs w:val="24"/>
        </w:rPr>
        <w:t xml:space="preserve">, O. A., Mahmud, N., Hassan, S. A., &amp; </w:t>
      </w:r>
      <w:proofErr w:type="spellStart"/>
      <w:r w:rsidRPr="00A10BB2">
        <w:rPr>
          <w:rFonts w:asciiTheme="majorBidi" w:hAnsiTheme="majorBidi" w:cstheme="majorBidi"/>
          <w:sz w:val="24"/>
          <w:szCs w:val="24"/>
        </w:rPr>
        <w:t>Mohsin</w:t>
      </w:r>
      <w:proofErr w:type="spellEnd"/>
      <w:r w:rsidRPr="00A10BB2">
        <w:rPr>
          <w:rFonts w:asciiTheme="majorBidi" w:hAnsiTheme="majorBidi" w:cstheme="majorBidi"/>
          <w:sz w:val="24"/>
          <w:szCs w:val="24"/>
        </w:rPr>
        <w:t xml:space="preserve">, R. B. (2024). Influence of commercial drivers’ risky behavior on accident involvement: Moderating effect of positive driving behavior. </w:t>
      </w:r>
      <w:r w:rsidRPr="00A10BB2">
        <w:rPr>
          <w:rFonts w:asciiTheme="majorBidi" w:hAnsiTheme="majorBidi" w:cstheme="majorBidi"/>
          <w:i/>
          <w:iCs/>
          <w:sz w:val="24"/>
          <w:szCs w:val="24"/>
        </w:rPr>
        <w:t>Journal of Engineering and Applied Science</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71</w:t>
      </w:r>
      <w:r w:rsidRPr="00A10BB2">
        <w:rPr>
          <w:rFonts w:asciiTheme="majorBidi" w:hAnsiTheme="majorBidi" w:cstheme="majorBidi"/>
          <w:sz w:val="24"/>
          <w:szCs w:val="24"/>
        </w:rPr>
        <w:t>(1), 68. https://doi.org/10.1186/s44147-024-00403-z</w:t>
      </w:r>
    </w:p>
    <w:p w:rsidR="003C511D" w:rsidRPr="00A10BB2" w:rsidRDefault="003C511D" w:rsidP="00A10BB2">
      <w:pPr>
        <w:pStyle w:val="Bibliography"/>
        <w:spacing w:line="240" w:lineRule="auto"/>
        <w:rPr>
          <w:rFonts w:asciiTheme="majorBidi" w:hAnsiTheme="majorBidi" w:cstheme="majorBidi"/>
          <w:sz w:val="24"/>
          <w:szCs w:val="24"/>
        </w:rPr>
      </w:pPr>
      <w:proofErr w:type="spellStart"/>
      <w:r w:rsidRPr="00A10BB2">
        <w:rPr>
          <w:rFonts w:asciiTheme="majorBidi" w:hAnsiTheme="majorBidi" w:cstheme="majorBidi"/>
          <w:sz w:val="24"/>
          <w:szCs w:val="24"/>
        </w:rPr>
        <w:lastRenderedPageBreak/>
        <w:t>Uzondu</w:t>
      </w:r>
      <w:proofErr w:type="spellEnd"/>
      <w:r w:rsidRPr="00A10BB2">
        <w:rPr>
          <w:rFonts w:asciiTheme="majorBidi" w:hAnsiTheme="majorBidi" w:cstheme="majorBidi"/>
          <w:sz w:val="24"/>
          <w:szCs w:val="24"/>
        </w:rPr>
        <w:t xml:space="preserve">, C., </w:t>
      </w:r>
      <w:proofErr w:type="spellStart"/>
      <w:r w:rsidRPr="00A10BB2">
        <w:rPr>
          <w:rFonts w:asciiTheme="majorBidi" w:hAnsiTheme="majorBidi" w:cstheme="majorBidi"/>
          <w:sz w:val="24"/>
          <w:szCs w:val="24"/>
        </w:rPr>
        <w:t>Jamson</w:t>
      </w:r>
      <w:proofErr w:type="spellEnd"/>
      <w:r w:rsidRPr="00A10BB2">
        <w:rPr>
          <w:rFonts w:asciiTheme="majorBidi" w:hAnsiTheme="majorBidi" w:cstheme="majorBidi"/>
          <w:sz w:val="24"/>
          <w:szCs w:val="24"/>
        </w:rPr>
        <w:t xml:space="preserve">, S., &amp; Marsden, G. (2022). Road safety in Nigeria: Unravelling the challenges, measures, and strategies for improvement. </w:t>
      </w:r>
      <w:r w:rsidRPr="00A10BB2">
        <w:rPr>
          <w:rFonts w:asciiTheme="majorBidi" w:hAnsiTheme="majorBidi" w:cstheme="majorBidi"/>
          <w:i/>
          <w:iCs/>
          <w:sz w:val="24"/>
          <w:szCs w:val="24"/>
        </w:rPr>
        <w:t>International Journal of Injury Control and Safety Promotion</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29</w:t>
      </w:r>
      <w:r w:rsidRPr="00A10BB2">
        <w:rPr>
          <w:rFonts w:asciiTheme="majorBidi" w:hAnsiTheme="majorBidi" w:cstheme="majorBidi"/>
          <w:sz w:val="24"/>
          <w:szCs w:val="24"/>
        </w:rPr>
        <w:t>(4), 522–532. https://doi.org/10.1080/17457300.2022.2087230</w:t>
      </w:r>
    </w:p>
    <w:p w:rsidR="003C511D" w:rsidRPr="00A10BB2" w:rsidRDefault="003C511D" w:rsidP="00A10BB2">
      <w:pPr>
        <w:pStyle w:val="Bibliography"/>
        <w:spacing w:line="240" w:lineRule="auto"/>
        <w:rPr>
          <w:rFonts w:asciiTheme="majorBidi" w:hAnsiTheme="majorBidi" w:cstheme="majorBidi"/>
          <w:sz w:val="24"/>
          <w:szCs w:val="24"/>
        </w:rPr>
      </w:pPr>
      <w:r w:rsidRPr="00A10BB2">
        <w:rPr>
          <w:rFonts w:asciiTheme="majorBidi" w:hAnsiTheme="majorBidi" w:cstheme="majorBidi"/>
          <w:sz w:val="24"/>
          <w:szCs w:val="24"/>
        </w:rPr>
        <w:t xml:space="preserve">Warner, H. W., &amp; </w:t>
      </w:r>
      <w:proofErr w:type="spellStart"/>
      <w:r w:rsidRPr="00A10BB2">
        <w:rPr>
          <w:rFonts w:asciiTheme="majorBidi" w:hAnsiTheme="majorBidi" w:cstheme="majorBidi"/>
          <w:sz w:val="24"/>
          <w:szCs w:val="24"/>
        </w:rPr>
        <w:t>Sandin</w:t>
      </w:r>
      <w:proofErr w:type="spellEnd"/>
      <w:r w:rsidRPr="00A10BB2">
        <w:rPr>
          <w:rFonts w:asciiTheme="majorBidi" w:hAnsiTheme="majorBidi" w:cstheme="majorBidi"/>
          <w:sz w:val="24"/>
          <w:szCs w:val="24"/>
        </w:rPr>
        <w:t xml:space="preserve">, J. (2010). The </w:t>
      </w:r>
      <w:proofErr w:type="spellStart"/>
      <w:r w:rsidRPr="00A10BB2">
        <w:rPr>
          <w:rFonts w:asciiTheme="majorBidi" w:hAnsiTheme="majorBidi" w:cstheme="majorBidi"/>
          <w:sz w:val="24"/>
          <w:szCs w:val="24"/>
        </w:rPr>
        <w:t>intercoder</w:t>
      </w:r>
      <w:proofErr w:type="spellEnd"/>
      <w:r w:rsidRPr="00A10BB2">
        <w:rPr>
          <w:rFonts w:asciiTheme="majorBidi" w:hAnsiTheme="majorBidi" w:cstheme="majorBidi"/>
          <w:sz w:val="24"/>
          <w:szCs w:val="24"/>
        </w:rPr>
        <w:t xml:space="preserve"> agreement when using the Driving Reliability and Error Analysis Method in road traffic accident investigations. </w:t>
      </w:r>
      <w:r w:rsidRPr="00A10BB2">
        <w:rPr>
          <w:rFonts w:asciiTheme="majorBidi" w:hAnsiTheme="majorBidi" w:cstheme="majorBidi"/>
          <w:i/>
          <w:iCs/>
          <w:sz w:val="24"/>
          <w:szCs w:val="24"/>
        </w:rPr>
        <w:t>Safety Science</w:t>
      </w:r>
      <w:r w:rsidRPr="00A10BB2">
        <w:rPr>
          <w:rFonts w:asciiTheme="majorBidi" w:hAnsiTheme="majorBidi" w:cstheme="majorBidi"/>
          <w:sz w:val="24"/>
          <w:szCs w:val="24"/>
        </w:rPr>
        <w:t xml:space="preserve">, </w:t>
      </w:r>
      <w:r w:rsidRPr="00A10BB2">
        <w:rPr>
          <w:rFonts w:asciiTheme="majorBidi" w:hAnsiTheme="majorBidi" w:cstheme="majorBidi"/>
          <w:i/>
          <w:iCs/>
          <w:sz w:val="24"/>
          <w:szCs w:val="24"/>
        </w:rPr>
        <w:t>48</w:t>
      </w:r>
      <w:r w:rsidRPr="00A10BB2">
        <w:rPr>
          <w:rFonts w:asciiTheme="majorBidi" w:hAnsiTheme="majorBidi" w:cstheme="majorBidi"/>
          <w:sz w:val="24"/>
          <w:szCs w:val="24"/>
        </w:rPr>
        <w:t>(5), 527–536. https://doi.org/10.1016/j.ssci.2009.12.022</w:t>
      </w:r>
    </w:p>
    <w:p w:rsidR="00EE0FB7" w:rsidRPr="00A10BB2" w:rsidRDefault="00EE0FB7" w:rsidP="00A10BB2">
      <w:pPr>
        <w:spacing w:line="240" w:lineRule="auto"/>
        <w:jc w:val="both"/>
        <w:rPr>
          <w:rFonts w:asciiTheme="majorBidi" w:hAnsiTheme="majorBidi" w:cstheme="majorBidi"/>
          <w:sz w:val="24"/>
          <w:szCs w:val="24"/>
        </w:rPr>
      </w:pPr>
      <w:r w:rsidRPr="00A10BB2">
        <w:rPr>
          <w:rFonts w:asciiTheme="majorBidi" w:hAnsiTheme="majorBidi" w:cstheme="majorBidi"/>
          <w:sz w:val="24"/>
          <w:szCs w:val="24"/>
        </w:rPr>
        <w:fldChar w:fldCharType="end"/>
      </w:r>
    </w:p>
    <w:sectPr w:rsidR="00EE0FB7" w:rsidRPr="00A10BB2" w:rsidSect="00C8068A">
      <w:pgSz w:w="12240" w:h="15840"/>
      <w:pgMar w:top="1080" w:right="605" w:bottom="605" w:left="60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D20"/>
    <w:rsid w:val="00033CFF"/>
    <w:rsid w:val="000D0627"/>
    <w:rsid w:val="000F3709"/>
    <w:rsid w:val="00122D20"/>
    <w:rsid w:val="00136A96"/>
    <w:rsid w:val="002536BD"/>
    <w:rsid w:val="00270446"/>
    <w:rsid w:val="002F3318"/>
    <w:rsid w:val="003C511D"/>
    <w:rsid w:val="004765D7"/>
    <w:rsid w:val="005228CC"/>
    <w:rsid w:val="00547448"/>
    <w:rsid w:val="00583393"/>
    <w:rsid w:val="00583E41"/>
    <w:rsid w:val="005A325C"/>
    <w:rsid w:val="005F3499"/>
    <w:rsid w:val="006501F4"/>
    <w:rsid w:val="00855D40"/>
    <w:rsid w:val="008F1BE4"/>
    <w:rsid w:val="009428FB"/>
    <w:rsid w:val="009C35F2"/>
    <w:rsid w:val="00A10BB2"/>
    <w:rsid w:val="00A30668"/>
    <w:rsid w:val="00A85FAB"/>
    <w:rsid w:val="00B07DAE"/>
    <w:rsid w:val="00B31DE4"/>
    <w:rsid w:val="00BD6FDC"/>
    <w:rsid w:val="00C50803"/>
    <w:rsid w:val="00C70ECB"/>
    <w:rsid w:val="00C8068A"/>
    <w:rsid w:val="00C9487D"/>
    <w:rsid w:val="00EE0FB7"/>
    <w:rsid w:val="00F004E1"/>
    <w:rsid w:val="00F71271"/>
    <w:rsid w:val="00F71A48"/>
    <w:rsid w:val="00F9765D"/>
    <w:rsid w:val="00FD46AA"/>
    <w:rsid w:val="00FF0211"/>
    <w:rsid w:val="00FF7A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968B3"/>
  <w15:chartTrackingRefBased/>
  <w15:docId w15:val="{0798C542-C418-42AD-B29E-02DFDDB98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link w:val="Heading1Char"/>
    <w:qFormat/>
    <w:rsid w:val="00583393"/>
    <w:pPr>
      <w:spacing w:before="240" w:after="240" w:line="240" w:lineRule="auto"/>
      <w:outlineLvl w:val="0"/>
    </w:pPr>
    <w:rPr>
      <w:rFonts w:ascii="Arial" w:eastAsia="Arial" w:hAnsi="Arial" w:cs="Arial"/>
      <w:b/>
      <w:bCs/>
      <w:sz w:val="32"/>
      <w:szCs w:val="32"/>
    </w:rPr>
  </w:style>
  <w:style w:type="paragraph" w:styleId="Heading2">
    <w:name w:val="heading 2"/>
    <w:link w:val="Heading2Char"/>
    <w:qFormat/>
    <w:rsid w:val="00583393"/>
    <w:pPr>
      <w:spacing w:before="180" w:after="120" w:line="240" w:lineRule="auto"/>
      <w:outlineLvl w:val="1"/>
    </w:pPr>
    <w:rPr>
      <w:rFonts w:ascii="Arial" w:eastAsia="Arial" w:hAnsi="Arial" w:cs="Arial"/>
      <w:b/>
      <w:bCs/>
      <w:sz w:val="28"/>
      <w:szCs w:val="28"/>
    </w:rPr>
  </w:style>
  <w:style w:type="paragraph" w:styleId="Heading3">
    <w:name w:val="heading 3"/>
    <w:link w:val="Heading3Char"/>
    <w:qFormat/>
    <w:rsid w:val="00583393"/>
    <w:pPr>
      <w:spacing w:before="160" w:after="100" w:line="240" w:lineRule="auto"/>
      <w:outlineLvl w:val="2"/>
    </w:pPr>
    <w:rPr>
      <w:rFonts w:ascii="Arial" w:eastAsia="Arial" w:hAnsi="Arial" w:cs="Arial"/>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6FD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D6FDC"/>
    <w:rPr>
      <w:b/>
      <w:bCs/>
    </w:rPr>
  </w:style>
  <w:style w:type="character" w:styleId="Emphasis">
    <w:name w:val="Emphasis"/>
    <w:basedOn w:val="DefaultParagraphFont"/>
    <w:uiPriority w:val="20"/>
    <w:qFormat/>
    <w:rsid w:val="00855D40"/>
    <w:rPr>
      <w:i/>
      <w:iCs/>
    </w:rPr>
  </w:style>
  <w:style w:type="character" w:customStyle="1" w:styleId="Heading1Char">
    <w:name w:val="Heading 1 Char"/>
    <w:basedOn w:val="DefaultParagraphFont"/>
    <w:link w:val="Heading1"/>
    <w:rsid w:val="00583393"/>
    <w:rPr>
      <w:rFonts w:ascii="Arial" w:eastAsia="Arial" w:hAnsi="Arial" w:cs="Arial"/>
      <w:b/>
      <w:bCs/>
      <w:sz w:val="32"/>
      <w:szCs w:val="32"/>
    </w:rPr>
  </w:style>
  <w:style w:type="character" w:customStyle="1" w:styleId="Heading2Char">
    <w:name w:val="Heading 2 Char"/>
    <w:basedOn w:val="DefaultParagraphFont"/>
    <w:link w:val="Heading2"/>
    <w:rsid w:val="00583393"/>
    <w:rPr>
      <w:rFonts w:ascii="Arial" w:eastAsia="Arial" w:hAnsi="Arial" w:cs="Arial"/>
      <w:b/>
      <w:bCs/>
      <w:sz w:val="28"/>
      <w:szCs w:val="28"/>
    </w:rPr>
  </w:style>
  <w:style w:type="character" w:customStyle="1" w:styleId="Heading3Char">
    <w:name w:val="Heading 3 Char"/>
    <w:basedOn w:val="DefaultParagraphFont"/>
    <w:link w:val="Heading3"/>
    <w:rsid w:val="00583393"/>
    <w:rPr>
      <w:rFonts w:ascii="Arial" w:eastAsia="Arial" w:hAnsi="Arial" w:cs="Arial"/>
      <w:b/>
      <w:bCs/>
      <w:sz w:val="24"/>
      <w:szCs w:val="24"/>
    </w:rPr>
  </w:style>
  <w:style w:type="paragraph" w:styleId="Caption">
    <w:name w:val="caption"/>
    <w:basedOn w:val="Normal"/>
    <w:next w:val="Normal"/>
    <w:uiPriority w:val="35"/>
    <w:unhideWhenUsed/>
    <w:qFormat/>
    <w:rsid w:val="00C5080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EE0FB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08877">
      <w:bodyDiv w:val="1"/>
      <w:marLeft w:val="0"/>
      <w:marRight w:val="0"/>
      <w:marTop w:val="0"/>
      <w:marBottom w:val="0"/>
      <w:divBdr>
        <w:top w:val="none" w:sz="0" w:space="0" w:color="auto"/>
        <w:left w:val="none" w:sz="0" w:space="0" w:color="auto"/>
        <w:bottom w:val="none" w:sz="0" w:space="0" w:color="auto"/>
        <w:right w:val="none" w:sz="0" w:space="0" w:color="auto"/>
      </w:divBdr>
    </w:div>
    <w:div w:id="1913350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0</TotalTime>
  <Pages>16</Pages>
  <Words>25475</Words>
  <Characters>145214</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y</dc:creator>
  <cp:keywords/>
  <dc:description/>
  <cp:lastModifiedBy>Aliy</cp:lastModifiedBy>
  <cp:revision>2</cp:revision>
  <dcterms:created xsi:type="dcterms:W3CDTF">2026-05-16T07:21:00Z</dcterms:created>
  <dcterms:modified xsi:type="dcterms:W3CDTF">2026-05-17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gLAuTVO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